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126B0" w14:textId="77777777" w:rsidR="003C791E" w:rsidRDefault="00BB500A" w:rsidP="0011612C">
      <w:pPr>
        <w:pStyle w:val="TitlePage"/>
        <w:outlineLvl w:val="9"/>
      </w:pPr>
      <w:bookmarkStart w:id="0" w:name="_GoBack"/>
      <w:bookmarkEnd w:id="0"/>
      <w:r>
        <w:t>Title Page</w:t>
      </w:r>
    </w:p>
    <w:p w14:paraId="4768A005" w14:textId="4BB894CF" w:rsidR="00932701" w:rsidRDefault="00C8386C" w:rsidP="00486073">
      <w:pPr>
        <w:spacing w:line="240" w:lineRule="auto"/>
        <w:ind w:firstLine="0"/>
        <w:jc w:val="center"/>
      </w:pPr>
      <w:r>
        <w:rPr>
          <w:b/>
        </w:rPr>
        <w:t>A Guide to Surgical Site Infections in Acute Care Hospitals</w:t>
      </w:r>
      <w:r w:rsidR="006D19A5">
        <w:rPr>
          <w:b/>
        </w:rPr>
        <w:t xml:space="preserve"> </w:t>
      </w:r>
    </w:p>
    <w:p w14:paraId="13CFB96F" w14:textId="77777777" w:rsidR="007A43BC" w:rsidRDefault="007A43BC" w:rsidP="00486073">
      <w:pPr>
        <w:spacing w:line="240" w:lineRule="auto"/>
        <w:ind w:firstLine="0"/>
        <w:jc w:val="center"/>
      </w:pPr>
    </w:p>
    <w:p w14:paraId="23099418" w14:textId="77777777" w:rsidR="007A43BC" w:rsidRDefault="007A43BC" w:rsidP="00486073">
      <w:pPr>
        <w:spacing w:line="240" w:lineRule="auto"/>
        <w:ind w:firstLine="0"/>
        <w:jc w:val="center"/>
      </w:pPr>
    </w:p>
    <w:p w14:paraId="41831C1C" w14:textId="77777777" w:rsidR="00486073" w:rsidRDefault="00486073" w:rsidP="00486073">
      <w:pPr>
        <w:spacing w:line="240" w:lineRule="auto"/>
        <w:ind w:firstLine="0"/>
        <w:jc w:val="center"/>
      </w:pPr>
    </w:p>
    <w:p w14:paraId="5DDA2B46" w14:textId="77777777" w:rsidR="00486073" w:rsidRDefault="00486073" w:rsidP="00486073">
      <w:pPr>
        <w:spacing w:line="240" w:lineRule="auto"/>
        <w:ind w:firstLine="0"/>
        <w:jc w:val="center"/>
      </w:pPr>
    </w:p>
    <w:p w14:paraId="15BAF2C0" w14:textId="77777777" w:rsidR="00486073" w:rsidRDefault="00486073" w:rsidP="00486073">
      <w:pPr>
        <w:spacing w:line="240" w:lineRule="auto"/>
        <w:ind w:firstLine="0"/>
        <w:jc w:val="center"/>
      </w:pPr>
    </w:p>
    <w:p w14:paraId="3FFF6CD1" w14:textId="5DBCB1FC" w:rsidR="00486073" w:rsidRDefault="00486073" w:rsidP="00486073">
      <w:pPr>
        <w:spacing w:line="240" w:lineRule="auto"/>
        <w:ind w:firstLine="0"/>
        <w:jc w:val="center"/>
      </w:pPr>
    </w:p>
    <w:p w14:paraId="2B0509DB" w14:textId="33F3C100" w:rsidR="00EF7DFA" w:rsidRDefault="00EF7DFA" w:rsidP="00486073">
      <w:pPr>
        <w:spacing w:line="240" w:lineRule="auto"/>
        <w:ind w:firstLine="0"/>
        <w:jc w:val="center"/>
      </w:pPr>
    </w:p>
    <w:p w14:paraId="293FF2A5" w14:textId="2557EA53" w:rsidR="00EF7DFA" w:rsidRDefault="00EF7DFA" w:rsidP="00486073">
      <w:pPr>
        <w:spacing w:line="240" w:lineRule="auto"/>
        <w:ind w:firstLine="0"/>
        <w:jc w:val="center"/>
      </w:pPr>
    </w:p>
    <w:p w14:paraId="38C543FA" w14:textId="77777777" w:rsidR="00EF7DFA" w:rsidRDefault="00EF7DFA" w:rsidP="00486073">
      <w:pPr>
        <w:spacing w:line="240" w:lineRule="auto"/>
        <w:ind w:firstLine="0"/>
        <w:jc w:val="center"/>
      </w:pPr>
    </w:p>
    <w:p w14:paraId="44FE6930" w14:textId="77777777" w:rsidR="003C791E" w:rsidRDefault="00486073" w:rsidP="00486073">
      <w:pPr>
        <w:spacing w:line="240" w:lineRule="auto"/>
        <w:ind w:firstLine="0"/>
        <w:jc w:val="center"/>
      </w:pPr>
      <w:r>
        <w:t>b</w:t>
      </w:r>
      <w:r w:rsidR="003C791E">
        <w:t>y</w:t>
      </w:r>
    </w:p>
    <w:p w14:paraId="6F16396A" w14:textId="77777777" w:rsidR="00486073" w:rsidRDefault="00486073" w:rsidP="00486073">
      <w:pPr>
        <w:spacing w:line="240" w:lineRule="auto"/>
        <w:ind w:firstLine="0"/>
        <w:jc w:val="center"/>
      </w:pPr>
    </w:p>
    <w:p w14:paraId="42A595B0" w14:textId="77777777" w:rsidR="003C791E" w:rsidRDefault="006D19A5" w:rsidP="00486073">
      <w:pPr>
        <w:spacing w:line="240" w:lineRule="auto"/>
        <w:ind w:firstLine="0"/>
        <w:jc w:val="center"/>
        <w:rPr>
          <w:b/>
        </w:rPr>
      </w:pPr>
      <w:r>
        <w:rPr>
          <w:b/>
        </w:rPr>
        <w:t>Ashlyn CaDell Lancaster</w:t>
      </w:r>
    </w:p>
    <w:p w14:paraId="656C5647" w14:textId="77777777" w:rsidR="00486073" w:rsidRDefault="00486073" w:rsidP="00486073">
      <w:pPr>
        <w:spacing w:line="240" w:lineRule="auto"/>
        <w:ind w:firstLine="0"/>
        <w:jc w:val="center"/>
        <w:rPr>
          <w:b/>
        </w:rPr>
      </w:pPr>
    </w:p>
    <w:p w14:paraId="0836DDBA" w14:textId="3C85ED33" w:rsidR="000635D4" w:rsidRDefault="00EF7DFA" w:rsidP="00486073">
      <w:pPr>
        <w:spacing w:line="240" w:lineRule="auto"/>
        <w:ind w:firstLine="0"/>
        <w:jc w:val="center"/>
      </w:pPr>
      <w:r>
        <w:t>BS</w:t>
      </w:r>
      <w:r w:rsidR="006D19A5">
        <w:t xml:space="preserve">, College of William &amp; Mary, 2017 </w:t>
      </w:r>
    </w:p>
    <w:p w14:paraId="3BE4ECAE" w14:textId="77777777" w:rsidR="00486073" w:rsidRDefault="00486073" w:rsidP="00486073">
      <w:pPr>
        <w:spacing w:line="240" w:lineRule="auto"/>
        <w:ind w:firstLine="0"/>
        <w:jc w:val="center"/>
      </w:pPr>
    </w:p>
    <w:p w14:paraId="5858AD52" w14:textId="77777777" w:rsidR="000635D4" w:rsidRDefault="000635D4" w:rsidP="00486073">
      <w:pPr>
        <w:spacing w:line="240" w:lineRule="auto"/>
        <w:ind w:firstLine="0"/>
        <w:jc w:val="center"/>
        <w:rPr>
          <w:b/>
        </w:rPr>
      </w:pPr>
    </w:p>
    <w:p w14:paraId="5CFE0205" w14:textId="77777777" w:rsidR="000635D4" w:rsidRDefault="000635D4" w:rsidP="00486073">
      <w:pPr>
        <w:spacing w:line="240" w:lineRule="auto"/>
        <w:ind w:firstLine="0"/>
        <w:jc w:val="center"/>
        <w:rPr>
          <w:b/>
        </w:rPr>
      </w:pPr>
    </w:p>
    <w:p w14:paraId="17A074DA" w14:textId="77777777" w:rsidR="000635D4" w:rsidRDefault="000635D4" w:rsidP="00486073">
      <w:pPr>
        <w:spacing w:line="240" w:lineRule="auto"/>
        <w:ind w:firstLine="0"/>
        <w:jc w:val="center"/>
        <w:rPr>
          <w:b/>
        </w:rPr>
      </w:pPr>
    </w:p>
    <w:p w14:paraId="01AF8C6A" w14:textId="77777777" w:rsidR="00486073" w:rsidRDefault="00486073" w:rsidP="00486073">
      <w:pPr>
        <w:spacing w:line="240" w:lineRule="auto"/>
        <w:ind w:firstLine="0"/>
        <w:jc w:val="center"/>
        <w:rPr>
          <w:b/>
        </w:rPr>
      </w:pPr>
    </w:p>
    <w:p w14:paraId="46AA8158" w14:textId="77777777" w:rsidR="00486073" w:rsidRDefault="00486073" w:rsidP="00486073">
      <w:pPr>
        <w:spacing w:line="240" w:lineRule="auto"/>
        <w:ind w:firstLine="0"/>
        <w:jc w:val="center"/>
        <w:rPr>
          <w:b/>
        </w:rPr>
      </w:pPr>
    </w:p>
    <w:p w14:paraId="1630E7B6" w14:textId="77777777" w:rsidR="00486073" w:rsidRDefault="00486073" w:rsidP="00486073">
      <w:pPr>
        <w:spacing w:line="240" w:lineRule="auto"/>
        <w:ind w:firstLine="0"/>
        <w:jc w:val="center"/>
        <w:rPr>
          <w:b/>
        </w:rPr>
      </w:pPr>
    </w:p>
    <w:p w14:paraId="6D35FA52" w14:textId="77777777" w:rsidR="00486073" w:rsidRDefault="00486073" w:rsidP="00486073">
      <w:pPr>
        <w:spacing w:line="240" w:lineRule="auto"/>
        <w:ind w:firstLine="0"/>
        <w:jc w:val="center"/>
        <w:rPr>
          <w:b/>
        </w:rPr>
      </w:pPr>
    </w:p>
    <w:p w14:paraId="4AD10763" w14:textId="77777777" w:rsidR="00486073" w:rsidRDefault="00486073" w:rsidP="00486073">
      <w:pPr>
        <w:spacing w:line="240" w:lineRule="auto"/>
        <w:ind w:firstLine="0"/>
        <w:jc w:val="center"/>
        <w:rPr>
          <w:b/>
        </w:rPr>
      </w:pPr>
    </w:p>
    <w:p w14:paraId="50153482" w14:textId="77777777" w:rsidR="00486073" w:rsidRDefault="00486073" w:rsidP="006D19A5">
      <w:pPr>
        <w:spacing w:line="276" w:lineRule="auto"/>
        <w:ind w:firstLine="0"/>
        <w:jc w:val="center"/>
        <w:rPr>
          <w:b/>
        </w:rPr>
      </w:pPr>
    </w:p>
    <w:p w14:paraId="588C4D5F" w14:textId="77777777" w:rsidR="000635D4" w:rsidRDefault="000635D4" w:rsidP="006D19A5">
      <w:pPr>
        <w:spacing w:line="276" w:lineRule="auto"/>
        <w:ind w:firstLine="0"/>
        <w:jc w:val="center"/>
      </w:pPr>
      <w:r>
        <w:t>Submitted to the Graduate Faculty of</w:t>
      </w:r>
    </w:p>
    <w:p w14:paraId="19810FCE" w14:textId="77777777" w:rsidR="00486073" w:rsidRDefault="00486073" w:rsidP="006D19A5">
      <w:pPr>
        <w:spacing w:line="276" w:lineRule="auto"/>
        <w:ind w:firstLine="0"/>
        <w:jc w:val="center"/>
      </w:pPr>
    </w:p>
    <w:p w14:paraId="07480098" w14:textId="77777777" w:rsidR="00486073" w:rsidRDefault="006D19A5" w:rsidP="006D19A5">
      <w:pPr>
        <w:spacing w:line="276" w:lineRule="auto"/>
        <w:ind w:firstLine="0"/>
        <w:jc w:val="center"/>
      </w:pPr>
      <w:r>
        <w:t>Infectious Diseases and Microbiology</w:t>
      </w:r>
    </w:p>
    <w:p w14:paraId="704B87E1" w14:textId="77777777" w:rsidR="006D19A5" w:rsidRDefault="006D19A5" w:rsidP="006D19A5">
      <w:pPr>
        <w:spacing w:line="276" w:lineRule="auto"/>
        <w:ind w:firstLine="0"/>
        <w:jc w:val="center"/>
      </w:pPr>
    </w:p>
    <w:p w14:paraId="1CA8B994" w14:textId="77777777" w:rsidR="006D19A5" w:rsidRDefault="006D19A5" w:rsidP="006D19A5">
      <w:pPr>
        <w:spacing w:line="276" w:lineRule="auto"/>
        <w:ind w:firstLine="0"/>
        <w:jc w:val="center"/>
      </w:pPr>
      <w:r>
        <w:t xml:space="preserve">Graduate School of Public Health in partial fulfillment </w:t>
      </w:r>
    </w:p>
    <w:p w14:paraId="0FE4198B" w14:textId="4370678A" w:rsidR="000635D4" w:rsidRDefault="000635D4" w:rsidP="006D19A5">
      <w:pPr>
        <w:spacing w:line="276" w:lineRule="auto"/>
        <w:ind w:firstLine="0"/>
        <w:jc w:val="center"/>
      </w:pPr>
    </w:p>
    <w:p w14:paraId="3CB49481" w14:textId="77777777" w:rsidR="000635D4" w:rsidRDefault="000635D4" w:rsidP="006D19A5">
      <w:pPr>
        <w:spacing w:line="276" w:lineRule="auto"/>
        <w:ind w:firstLine="0"/>
        <w:jc w:val="center"/>
      </w:pPr>
      <w:r>
        <w:t>of the requirements for the degree of</w:t>
      </w:r>
    </w:p>
    <w:p w14:paraId="76B1FCBD" w14:textId="77777777" w:rsidR="006D19A5" w:rsidRDefault="006D19A5" w:rsidP="006D19A5">
      <w:pPr>
        <w:spacing w:line="276"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61919449" w14:textId="111C14E0" w:rsidR="000635D4" w:rsidRPr="00174952" w:rsidRDefault="00EF7DFA" w:rsidP="00486073">
          <w:pPr>
            <w:spacing w:line="240" w:lineRule="auto"/>
            <w:ind w:firstLine="0"/>
            <w:jc w:val="center"/>
            <w:rPr>
              <w:color w:val="A6A6A6" w:themeColor="background1" w:themeShade="A6"/>
            </w:rPr>
          </w:pPr>
          <w:r>
            <w:t>Master of Public Health</w:t>
          </w:r>
        </w:p>
      </w:sdtContent>
    </w:sdt>
    <w:p w14:paraId="28F29B19" w14:textId="77777777" w:rsidR="000635D4" w:rsidRDefault="000635D4" w:rsidP="00486073">
      <w:pPr>
        <w:tabs>
          <w:tab w:val="left" w:pos="3600"/>
        </w:tabs>
        <w:spacing w:line="240" w:lineRule="auto"/>
        <w:ind w:firstLine="0"/>
        <w:jc w:val="center"/>
      </w:pPr>
    </w:p>
    <w:p w14:paraId="7E34DB1B" w14:textId="77777777" w:rsidR="00486073" w:rsidRDefault="00486073" w:rsidP="00486073">
      <w:pPr>
        <w:tabs>
          <w:tab w:val="left" w:pos="3600"/>
        </w:tabs>
        <w:spacing w:line="240" w:lineRule="auto"/>
        <w:ind w:firstLine="0"/>
        <w:jc w:val="center"/>
      </w:pPr>
    </w:p>
    <w:p w14:paraId="4CC69085" w14:textId="77777777" w:rsidR="00486073" w:rsidRDefault="00486073" w:rsidP="00486073">
      <w:pPr>
        <w:tabs>
          <w:tab w:val="left" w:pos="3600"/>
        </w:tabs>
        <w:spacing w:line="240" w:lineRule="auto"/>
        <w:ind w:firstLine="0"/>
        <w:jc w:val="center"/>
      </w:pPr>
    </w:p>
    <w:p w14:paraId="78A325F0" w14:textId="77777777" w:rsidR="00486073" w:rsidRDefault="00486073" w:rsidP="00486073">
      <w:pPr>
        <w:tabs>
          <w:tab w:val="left" w:pos="3600"/>
        </w:tabs>
        <w:spacing w:line="240" w:lineRule="auto"/>
        <w:ind w:firstLine="0"/>
        <w:jc w:val="center"/>
      </w:pPr>
    </w:p>
    <w:p w14:paraId="25F37069" w14:textId="77777777" w:rsidR="00486073" w:rsidRDefault="00486073" w:rsidP="00486073">
      <w:pPr>
        <w:tabs>
          <w:tab w:val="left" w:pos="3600"/>
        </w:tabs>
        <w:spacing w:line="240" w:lineRule="auto"/>
        <w:ind w:firstLine="0"/>
        <w:jc w:val="center"/>
      </w:pPr>
    </w:p>
    <w:p w14:paraId="072C2851" w14:textId="77777777" w:rsidR="00486073" w:rsidRDefault="00486073" w:rsidP="00486073">
      <w:pPr>
        <w:tabs>
          <w:tab w:val="left" w:pos="3600"/>
        </w:tabs>
        <w:spacing w:line="240" w:lineRule="auto"/>
        <w:ind w:firstLine="0"/>
        <w:jc w:val="center"/>
      </w:pPr>
    </w:p>
    <w:p w14:paraId="4413596F" w14:textId="77777777" w:rsidR="00486073" w:rsidRDefault="00486073" w:rsidP="00486073">
      <w:pPr>
        <w:tabs>
          <w:tab w:val="left" w:pos="3600"/>
        </w:tabs>
        <w:spacing w:line="240" w:lineRule="auto"/>
        <w:ind w:firstLine="0"/>
        <w:jc w:val="center"/>
      </w:pPr>
    </w:p>
    <w:p w14:paraId="355ABF08" w14:textId="77777777" w:rsidR="00486073" w:rsidRDefault="00486073" w:rsidP="006D19A5">
      <w:pPr>
        <w:tabs>
          <w:tab w:val="left" w:pos="3600"/>
        </w:tabs>
        <w:spacing w:line="240" w:lineRule="auto"/>
        <w:ind w:firstLine="0"/>
      </w:pPr>
    </w:p>
    <w:p w14:paraId="755F6939" w14:textId="77777777" w:rsidR="00BB500A" w:rsidRDefault="000635D4" w:rsidP="00486073">
      <w:pPr>
        <w:spacing w:line="240" w:lineRule="auto"/>
        <w:ind w:firstLine="0"/>
        <w:jc w:val="center"/>
      </w:pPr>
      <w:r w:rsidRPr="00AB08F3">
        <w:t>University of Pittsburg</w:t>
      </w:r>
      <w:r>
        <w:t>h</w:t>
      </w:r>
    </w:p>
    <w:p w14:paraId="6854AF4F" w14:textId="77777777" w:rsidR="00486073" w:rsidRDefault="00486073" w:rsidP="00486073">
      <w:pPr>
        <w:spacing w:line="240" w:lineRule="auto"/>
        <w:ind w:firstLine="0"/>
        <w:jc w:val="center"/>
      </w:pPr>
    </w:p>
    <w:p w14:paraId="13D6506E" w14:textId="77777777" w:rsidR="00BB500A" w:rsidRDefault="006D19A5"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19</w:t>
      </w:r>
    </w:p>
    <w:p w14:paraId="1FD84090" w14:textId="77777777"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14:paraId="46319B6B" w14:textId="77777777" w:rsidR="000635D4" w:rsidRDefault="008F60CE" w:rsidP="00486073">
      <w:pPr>
        <w:spacing w:line="240" w:lineRule="auto"/>
        <w:ind w:firstLine="0"/>
        <w:jc w:val="center"/>
      </w:pPr>
      <w:r>
        <w:t>UNIVERSITY OF PITTSBURGH</w:t>
      </w:r>
    </w:p>
    <w:p w14:paraId="539FEEED" w14:textId="77777777" w:rsidR="0055181D" w:rsidRDefault="0055181D"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21BEABD5" w14:textId="498CE784" w:rsidR="008F60CE" w:rsidRDefault="00EF7DFA" w:rsidP="00486073">
          <w:pPr>
            <w:spacing w:line="240" w:lineRule="auto"/>
            <w:ind w:firstLine="0"/>
            <w:jc w:val="center"/>
          </w:pPr>
          <w:r>
            <w:rPr>
              <w:rStyle w:val="TitleHeading"/>
            </w:rPr>
            <w:t>Graduate School of Public Health</w:t>
          </w:r>
        </w:p>
      </w:sdtContent>
    </w:sdt>
    <w:p w14:paraId="2AD2C7BF" w14:textId="77777777" w:rsidR="008F60CE" w:rsidRDefault="008F60CE" w:rsidP="00486073">
      <w:pPr>
        <w:spacing w:line="240" w:lineRule="auto"/>
        <w:ind w:firstLine="0"/>
        <w:jc w:val="center"/>
      </w:pPr>
    </w:p>
    <w:p w14:paraId="2EBD764B" w14:textId="77777777" w:rsidR="00486073" w:rsidRDefault="00486073" w:rsidP="00261198">
      <w:pPr>
        <w:spacing w:line="240" w:lineRule="auto"/>
        <w:ind w:firstLine="0"/>
      </w:pPr>
    </w:p>
    <w:p w14:paraId="356FE74D" w14:textId="77777777" w:rsidR="00486073" w:rsidRDefault="00486073" w:rsidP="00486073">
      <w:pPr>
        <w:spacing w:line="240" w:lineRule="auto"/>
        <w:ind w:firstLine="0"/>
        <w:jc w:val="center"/>
      </w:pPr>
    </w:p>
    <w:p w14:paraId="21093676" w14:textId="77777777" w:rsidR="00486073" w:rsidRDefault="00486073" w:rsidP="00486073">
      <w:pPr>
        <w:spacing w:line="240" w:lineRule="auto"/>
        <w:ind w:firstLine="0"/>
        <w:jc w:val="center"/>
      </w:pPr>
    </w:p>
    <w:p w14:paraId="797B1D43" w14:textId="77777777" w:rsidR="00486073" w:rsidRDefault="00486073" w:rsidP="00486073">
      <w:pPr>
        <w:spacing w:line="240" w:lineRule="auto"/>
        <w:ind w:firstLine="0"/>
        <w:jc w:val="center"/>
      </w:pPr>
    </w:p>
    <w:p w14:paraId="467C73C3" w14:textId="2B5621B5" w:rsidR="00486073" w:rsidRDefault="00DC3A34" w:rsidP="00486073">
      <w:pPr>
        <w:spacing w:line="240" w:lineRule="auto"/>
        <w:ind w:firstLine="0"/>
        <w:jc w:val="center"/>
      </w:pPr>
      <w:r>
        <w:t xml:space="preserve">This essay is submitted </w:t>
      </w:r>
    </w:p>
    <w:p w14:paraId="183B05B1" w14:textId="77777777" w:rsidR="00DC3A34" w:rsidRDefault="00DC3A34" w:rsidP="00486073">
      <w:pPr>
        <w:spacing w:line="240" w:lineRule="auto"/>
        <w:ind w:firstLine="0"/>
        <w:jc w:val="center"/>
      </w:pPr>
    </w:p>
    <w:p w14:paraId="2F71EB97" w14:textId="77777777" w:rsidR="008F60CE" w:rsidRDefault="00486073" w:rsidP="00486073">
      <w:pPr>
        <w:spacing w:line="240" w:lineRule="auto"/>
        <w:ind w:firstLine="0"/>
        <w:jc w:val="center"/>
      </w:pPr>
      <w:r>
        <w:t>b</w:t>
      </w:r>
      <w:r w:rsidR="00086364">
        <w:t>y</w:t>
      </w:r>
    </w:p>
    <w:p w14:paraId="4067D1FA" w14:textId="77777777" w:rsidR="00086364" w:rsidRDefault="00086364" w:rsidP="00486073">
      <w:pPr>
        <w:spacing w:line="240" w:lineRule="auto"/>
        <w:ind w:firstLine="0"/>
        <w:jc w:val="center"/>
      </w:pPr>
    </w:p>
    <w:p w14:paraId="69EF40A7" w14:textId="77777777" w:rsidR="00486073" w:rsidRDefault="00486073" w:rsidP="00486073">
      <w:pPr>
        <w:spacing w:line="240" w:lineRule="auto"/>
        <w:ind w:firstLine="0"/>
        <w:jc w:val="center"/>
      </w:pPr>
    </w:p>
    <w:p w14:paraId="2C494731" w14:textId="708F2B32" w:rsidR="00F24A51" w:rsidRDefault="006B1C2C" w:rsidP="00486073">
      <w:pPr>
        <w:spacing w:line="240" w:lineRule="auto"/>
        <w:ind w:firstLine="0"/>
        <w:jc w:val="center"/>
      </w:pPr>
      <w:r>
        <w:rPr>
          <w:b/>
        </w:rPr>
        <w:t>Ashlyn CaDell Lancaster</w:t>
      </w:r>
    </w:p>
    <w:p w14:paraId="123D0004" w14:textId="77777777" w:rsidR="00486073" w:rsidRDefault="00486073" w:rsidP="00486073">
      <w:pPr>
        <w:spacing w:line="240" w:lineRule="auto"/>
        <w:ind w:firstLine="0"/>
        <w:jc w:val="center"/>
      </w:pPr>
    </w:p>
    <w:p w14:paraId="42F89AB8" w14:textId="0F570A8F" w:rsidR="00486073" w:rsidRDefault="00EF7DFA" w:rsidP="00486073">
      <w:pPr>
        <w:spacing w:line="240" w:lineRule="auto"/>
        <w:ind w:firstLine="0"/>
        <w:jc w:val="center"/>
      </w:pPr>
      <w:r>
        <w:t>o</w:t>
      </w:r>
      <w:r w:rsidR="00B37C85">
        <w:t>n</w:t>
      </w:r>
    </w:p>
    <w:p w14:paraId="7337649B" w14:textId="77777777" w:rsidR="00EF7DFA" w:rsidRDefault="00EF7DFA" w:rsidP="00486073">
      <w:pPr>
        <w:spacing w:line="240" w:lineRule="auto"/>
        <w:ind w:firstLine="0"/>
        <w:jc w:val="center"/>
      </w:pPr>
    </w:p>
    <w:sdt>
      <w:sdtPr>
        <w:id w:val="389072482"/>
        <w:placeholder>
          <w:docPart w:val="D017062D6A11400E945671428503B3D3"/>
        </w:placeholder>
        <w:date w:fullDate="2019-04-18T00:00:00Z">
          <w:dateFormat w:val="MMMM d, yyyy"/>
          <w:lid w:val="en-US"/>
          <w:storeMappedDataAs w:val="dateTime"/>
          <w:calendar w:val="gregorian"/>
        </w:date>
      </w:sdtPr>
      <w:sdtEndPr/>
      <w:sdtContent>
        <w:p w14:paraId="565463ED" w14:textId="4EBE5007" w:rsidR="008F60CE" w:rsidRDefault="00B37C85" w:rsidP="00486073">
          <w:pPr>
            <w:spacing w:line="240" w:lineRule="auto"/>
            <w:ind w:firstLine="0"/>
            <w:jc w:val="center"/>
          </w:pPr>
          <w:r>
            <w:t>April 18, 2019</w:t>
          </w:r>
        </w:p>
      </w:sdtContent>
    </w:sdt>
    <w:p w14:paraId="7E8A6831" w14:textId="77777777" w:rsidR="00486073" w:rsidRDefault="00486073" w:rsidP="00486073">
      <w:pPr>
        <w:spacing w:line="240" w:lineRule="auto"/>
        <w:ind w:firstLine="0"/>
        <w:jc w:val="center"/>
      </w:pPr>
    </w:p>
    <w:p w14:paraId="1ECC0BA0" w14:textId="77777777" w:rsidR="008F60CE" w:rsidRDefault="00086364" w:rsidP="00486073">
      <w:pPr>
        <w:spacing w:line="240" w:lineRule="auto"/>
        <w:ind w:firstLine="0"/>
        <w:jc w:val="center"/>
      </w:pPr>
      <w:r>
        <w:t>a</w:t>
      </w:r>
      <w:r w:rsidR="008F60CE">
        <w:t>nd approved by</w:t>
      </w:r>
    </w:p>
    <w:p w14:paraId="14E6BB4A" w14:textId="77777777" w:rsidR="00486073" w:rsidRDefault="00486073" w:rsidP="00486073">
      <w:pPr>
        <w:spacing w:line="240" w:lineRule="auto"/>
        <w:ind w:firstLine="0"/>
        <w:jc w:val="center"/>
      </w:pPr>
    </w:p>
    <w:p w14:paraId="0319872B" w14:textId="77777777" w:rsidR="00B37C85" w:rsidRDefault="00B37C85" w:rsidP="00486073">
      <w:pPr>
        <w:spacing w:line="240" w:lineRule="auto"/>
        <w:ind w:firstLine="0"/>
        <w:jc w:val="center"/>
      </w:pPr>
      <w:r w:rsidRPr="00EF7DFA">
        <w:rPr>
          <w:b/>
        </w:rPr>
        <w:t xml:space="preserve">Essay Advisor: </w:t>
      </w:r>
      <w:r>
        <w:t>Jeremy Martinson, DPhil, Assistant Professor, Infectious Diseases and Microbiology, Human Genetics, Graduate School of Public Health, University of Pittsburgh</w:t>
      </w:r>
    </w:p>
    <w:p w14:paraId="46985F05" w14:textId="77777777" w:rsidR="00B37C85" w:rsidRDefault="00B37C85" w:rsidP="00486073">
      <w:pPr>
        <w:spacing w:line="240" w:lineRule="auto"/>
        <w:ind w:firstLine="0"/>
        <w:jc w:val="center"/>
      </w:pPr>
    </w:p>
    <w:p w14:paraId="4BCF748E" w14:textId="19FC2A76" w:rsidR="0028782F" w:rsidRDefault="00B37C85" w:rsidP="00B37C85">
      <w:pPr>
        <w:spacing w:line="240" w:lineRule="auto"/>
        <w:ind w:firstLine="0"/>
        <w:jc w:val="center"/>
      </w:pPr>
      <w:r w:rsidRPr="00EF7DFA">
        <w:rPr>
          <w:b/>
        </w:rPr>
        <w:t xml:space="preserve">Essay Reader: </w:t>
      </w:r>
      <w:r>
        <w:t xml:space="preserve">Mohamed H. Yassin, MD, PhD, Associate Professor of Medicine, Infectious Diseases, </w:t>
      </w:r>
      <w:r w:rsidR="00EF7DFA">
        <w:t xml:space="preserve">Department of Medicine, </w:t>
      </w:r>
      <w:r>
        <w:t>University of P</w:t>
      </w:r>
      <w:r w:rsidR="00EF7DFA">
        <w:t>ittsburgh</w:t>
      </w:r>
    </w:p>
    <w:p w14:paraId="70B75934" w14:textId="77777777" w:rsidR="004F0846" w:rsidRDefault="004F0846" w:rsidP="00486073">
      <w:pPr>
        <w:spacing w:line="240" w:lineRule="auto"/>
        <w:ind w:firstLine="0"/>
        <w:jc w:val="center"/>
      </w:pPr>
    </w:p>
    <w:p w14:paraId="44E61621" w14:textId="77777777" w:rsidR="004F0846" w:rsidRDefault="004F0846" w:rsidP="00486073">
      <w:pPr>
        <w:spacing w:line="240" w:lineRule="auto"/>
        <w:ind w:firstLine="0"/>
        <w:jc w:val="center"/>
      </w:pPr>
    </w:p>
    <w:p w14:paraId="49EBBBBE" w14:textId="77777777" w:rsidR="004F0846" w:rsidRDefault="004F0846" w:rsidP="00486073">
      <w:pPr>
        <w:spacing w:line="240" w:lineRule="auto"/>
        <w:ind w:firstLine="0"/>
        <w:jc w:val="center"/>
      </w:pPr>
    </w:p>
    <w:p w14:paraId="738E33FF" w14:textId="77777777" w:rsidR="004F0846" w:rsidRDefault="004F0846" w:rsidP="00486073">
      <w:pPr>
        <w:spacing w:line="240" w:lineRule="auto"/>
        <w:ind w:firstLine="0"/>
        <w:jc w:val="center"/>
      </w:pPr>
    </w:p>
    <w:p w14:paraId="316DC4E2" w14:textId="77777777" w:rsidR="004F0846" w:rsidRDefault="004F0846" w:rsidP="00486073">
      <w:pPr>
        <w:spacing w:line="240" w:lineRule="auto"/>
        <w:ind w:firstLine="0"/>
        <w:jc w:val="center"/>
      </w:pPr>
    </w:p>
    <w:p w14:paraId="5B26E6B2" w14:textId="77777777" w:rsidR="004F0846" w:rsidRDefault="004F0846" w:rsidP="00486073">
      <w:pPr>
        <w:spacing w:line="240" w:lineRule="auto"/>
        <w:ind w:firstLine="0"/>
        <w:jc w:val="center"/>
      </w:pPr>
    </w:p>
    <w:p w14:paraId="7E6D1746" w14:textId="77777777" w:rsidR="00486073" w:rsidRDefault="00486073" w:rsidP="00486073">
      <w:pPr>
        <w:spacing w:line="240" w:lineRule="auto"/>
        <w:ind w:firstLine="0"/>
        <w:jc w:val="center"/>
      </w:pPr>
    </w:p>
    <w:p w14:paraId="3A22C5C0" w14:textId="77777777" w:rsidR="00486073" w:rsidRDefault="00486073" w:rsidP="00486073">
      <w:pPr>
        <w:spacing w:line="240" w:lineRule="auto"/>
        <w:ind w:firstLine="0"/>
        <w:jc w:val="center"/>
      </w:pPr>
    </w:p>
    <w:p w14:paraId="63093130" w14:textId="77777777" w:rsidR="00486073" w:rsidRDefault="00486073" w:rsidP="00486073">
      <w:pPr>
        <w:spacing w:line="240" w:lineRule="auto"/>
        <w:ind w:firstLine="0"/>
        <w:jc w:val="center"/>
      </w:pPr>
    </w:p>
    <w:p w14:paraId="72B0E17D" w14:textId="77777777" w:rsidR="00486073" w:rsidRDefault="00486073" w:rsidP="00486073">
      <w:pPr>
        <w:spacing w:line="240" w:lineRule="auto"/>
        <w:ind w:firstLine="0"/>
        <w:jc w:val="center"/>
      </w:pPr>
    </w:p>
    <w:p w14:paraId="06C77D90" w14:textId="77777777" w:rsidR="00486073" w:rsidRDefault="00486073" w:rsidP="00486073">
      <w:pPr>
        <w:spacing w:line="240" w:lineRule="auto"/>
        <w:ind w:firstLine="0"/>
        <w:jc w:val="center"/>
      </w:pPr>
    </w:p>
    <w:p w14:paraId="2E28A83F" w14:textId="77777777" w:rsidR="00486073" w:rsidRDefault="00486073" w:rsidP="00486073">
      <w:pPr>
        <w:spacing w:line="240" w:lineRule="auto"/>
        <w:ind w:firstLine="0"/>
        <w:jc w:val="center"/>
      </w:pPr>
    </w:p>
    <w:p w14:paraId="68CB55CC" w14:textId="77777777" w:rsidR="00486073" w:rsidRDefault="00486073" w:rsidP="00486073">
      <w:pPr>
        <w:spacing w:line="240" w:lineRule="auto"/>
        <w:ind w:firstLine="0"/>
        <w:jc w:val="center"/>
      </w:pPr>
    </w:p>
    <w:p w14:paraId="5BA755F0" w14:textId="77777777" w:rsidR="00486073" w:rsidRDefault="00486073" w:rsidP="00486073">
      <w:pPr>
        <w:spacing w:line="240" w:lineRule="auto"/>
        <w:ind w:firstLine="0"/>
        <w:jc w:val="center"/>
      </w:pPr>
    </w:p>
    <w:p w14:paraId="3D98C86E" w14:textId="77777777" w:rsidR="00486073" w:rsidRDefault="00486073" w:rsidP="00486073">
      <w:pPr>
        <w:spacing w:line="240" w:lineRule="auto"/>
        <w:ind w:firstLine="0"/>
        <w:jc w:val="center"/>
      </w:pPr>
    </w:p>
    <w:p w14:paraId="294E018C" w14:textId="77777777" w:rsidR="00486073" w:rsidRDefault="00486073" w:rsidP="00486073">
      <w:pPr>
        <w:spacing w:line="240" w:lineRule="auto"/>
        <w:ind w:firstLine="0"/>
        <w:jc w:val="center"/>
      </w:pPr>
    </w:p>
    <w:p w14:paraId="309E2CAE" w14:textId="77777777" w:rsidR="00486073" w:rsidRDefault="00486073" w:rsidP="00486073">
      <w:pPr>
        <w:spacing w:line="240" w:lineRule="auto"/>
        <w:ind w:firstLine="0"/>
        <w:jc w:val="center"/>
      </w:pPr>
    </w:p>
    <w:p w14:paraId="3F24DA5D" w14:textId="77777777" w:rsidR="004F0846" w:rsidRDefault="004F0846" w:rsidP="00486073">
      <w:pPr>
        <w:spacing w:line="240" w:lineRule="auto"/>
        <w:ind w:firstLine="0"/>
        <w:jc w:val="center"/>
      </w:pPr>
    </w:p>
    <w:p w14:paraId="03DA02BF" w14:textId="77777777" w:rsidR="004F0846" w:rsidRDefault="004F0846" w:rsidP="00486073">
      <w:pPr>
        <w:spacing w:line="240" w:lineRule="auto"/>
        <w:ind w:firstLine="0"/>
        <w:jc w:val="center"/>
      </w:pPr>
    </w:p>
    <w:p w14:paraId="5DA80E82" w14:textId="77777777" w:rsidR="004F0846" w:rsidRDefault="004F0846" w:rsidP="00486073">
      <w:pPr>
        <w:spacing w:line="240" w:lineRule="auto"/>
        <w:ind w:firstLine="0"/>
        <w:jc w:val="center"/>
      </w:pPr>
    </w:p>
    <w:p w14:paraId="1341891D" w14:textId="67B7D91A" w:rsidR="004F0846" w:rsidRDefault="004F0846" w:rsidP="00486073">
      <w:pPr>
        <w:spacing w:line="240" w:lineRule="auto"/>
        <w:ind w:firstLine="0"/>
        <w:jc w:val="center"/>
      </w:pPr>
    </w:p>
    <w:p w14:paraId="1310AD17" w14:textId="7C0C07F7" w:rsidR="00EF7DFA" w:rsidRDefault="00EF7DFA" w:rsidP="00486073">
      <w:pPr>
        <w:spacing w:line="240" w:lineRule="auto"/>
        <w:ind w:firstLine="0"/>
        <w:jc w:val="center"/>
      </w:pPr>
    </w:p>
    <w:p w14:paraId="749A7E25" w14:textId="5F43C630" w:rsidR="00EF7DFA" w:rsidRDefault="00EF7DFA" w:rsidP="00486073">
      <w:pPr>
        <w:spacing w:line="240" w:lineRule="auto"/>
        <w:ind w:firstLine="0"/>
        <w:jc w:val="center"/>
      </w:pPr>
    </w:p>
    <w:p w14:paraId="4616FB60" w14:textId="6F974A98" w:rsidR="00EF7DFA" w:rsidRDefault="00EF7DFA" w:rsidP="00486073">
      <w:pPr>
        <w:spacing w:line="240" w:lineRule="auto"/>
        <w:ind w:firstLine="0"/>
        <w:jc w:val="center"/>
      </w:pPr>
    </w:p>
    <w:p w14:paraId="1A159711" w14:textId="4F28696A" w:rsidR="00EF7DFA" w:rsidRDefault="00EF7DFA" w:rsidP="00486073">
      <w:pPr>
        <w:spacing w:line="240" w:lineRule="auto"/>
        <w:ind w:firstLine="0"/>
        <w:jc w:val="center"/>
      </w:pPr>
    </w:p>
    <w:p w14:paraId="5C60DEB9" w14:textId="127ECD63" w:rsidR="00EF7DFA" w:rsidRDefault="00EF7DFA" w:rsidP="00486073">
      <w:pPr>
        <w:spacing w:line="240" w:lineRule="auto"/>
        <w:ind w:firstLine="0"/>
        <w:jc w:val="center"/>
      </w:pPr>
    </w:p>
    <w:p w14:paraId="259A0D15" w14:textId="6A852AC1" w:rsidR="00EF7DFA" w:rsidRDefault="00EF7DFA" w:rsidP="00486073">
      <w:pPr>
        <w:spacing w:line="240" w:lineRule="auto"/>
        <w:ind w:firstLine="0"/>
        <w:jc w:val="center"/>
      </w:pPr>
    </w:p>
    <w:p w14:paraId="11C61CC9" w14:textId="77777777" w:rsidR="00EF7DFA" w:rsidRDefault="00EF7DFA" w:rsidP="00486073">
      <w:pPr>
        <w:spacing w:line="240" w:lineRule="auto"/>
        <w:ind w:firstLine="0"/>
        <w:jc w:val="center"/>
      </w:pPr>
    </w:p>
    <w:p w14:paraId="5435E8FD" w14:textId="77777777" w:rsidR="004F0846" w:rsidRDefault="004F0846" w:rsidP="00486073">
      <w:pPr>
        <w:spacing w:line="240" w:lineRule="auto"/>
        <w:ind w:firstLine="0"/>
        <w:jc w:val="center"/>
      </w:pPr>
    </w:p>
    <w:p w14:paraId="33380861" w14:textId="72DDFD88" w:rsidR="004F0846" w:rsidRDefault="004F0846" w:rsidP="00486073">
      <w:pPr>
        <w:spacing w:line="240" w:lineRule="auto"/>
        <w:ind w:firstLine="0"/>
        <w:jc w:val="center"/>
      </w:pPr>
      <w:r>
        <w:t xml:space="preserve">Copyright © by </w:t>
      </w:r>
      <w:r w:rsidR="00261198">
        <w:t>Ashlyn CaDell Lancaster</w:t>
      </w:r>
    </w:p>
    <w:p w14:paraId="07A63C3F" w14:textId="77777777" w:rsidR="00486073" w:rsidRDefault="00486073" w:rsidP="00486073">
      <w:pPr>
        <w:spacing w:line="240" w:lineRule="auto"/>
        <w:ind w:firstLine="0"/>
        <w:jc w:val="center"/>
      </w:pPr>
    </w:p>
    <w:p w14:paraId="0F61E98C" w14:textId="3E46DC75" w:rsidR="004F0846" w:rsidRDefault="00261198" w:rsidP="00486073">
      <w:pPr>
        <w:spacing w:line="240" w:lineRule="auto"/>
        <w:ind w:firstLine="0"/>
        <w:jc w:val="center"/>
      </w:pPr>
      <w:r>
        <w:t>2019</w:t>
      </w:r>
    </w:p>
    <w:p w14:paraId="3A495D3A" w14:textId="77777777" w:rsidR="004F0846" w:rsidRDefault="004F0846" w:rsidP="00486073">
      <w:pPr>
        <w:spacing w:line="240" w:lineRule="auto"/>
        <w:ind w:left="720" w:hanging="720"/>
      </w:pPr>
    </w:p>
    <w:p w14:paraId="2B8A4AD8" w14:textId="77777777" w:rsidR="004F0846" w:rsidRDefault="004F0846" w:rsidP="00486073">
      <w:pPr>
        <w:spacing w:line="240" w:lineRule="auto"/>
        <w:ind w:left="720" w:hanging="720"/>
      </w:pPr>
    </w:p>
    <w:p w14:paraId="736612F6" w14:textId="77777777" w:rsidR="004F0846" w:rsidRDefault="004F0846" w:rsidP="00130B6B">
      <w:pPr>
        <w:ind w:left="720" w:hanging="720"/>
      </w:pPr>
    </w:p>
    <w:p w14:paraId="2DF2670C" w14:textId="77777777" w:rsidR="004F0846" w:rsidRDefault="004F0846" w:rsidP="00130B6B">
      <w:pPr>
        <w:ind w:left="720" w:hanging="720"/>
      </w:pPr>
    </w:p>
    <w:p w14:paraId="4767FE9E" w14:textId="77777777" w:rsidR="004F0846" w:rsidRDefault="004F0846" w:rsidP="00130B6B">
      <w:pPr>
        <w:ind w:left="720" w:hanging="720"/>
        <w:sectPr w:rsidR="004F0846" w:rsidSect="00BB4FAE">
          <w:footerReference w:type="default" r:id="rId11"/>
          <w:pgSz w:w="12240" w:h="15840"/>
          <w:pgMar w:top="1440" w:right="1440" w:bottom="1440" w:left="1440" w:header="720" w:footer="720" w:gutter="0"/>
          <w:pgNumType w:fmt="lowerRoman" w:start="2"/>
          <w:cols w:space="720"/>
          <w:docGrid w:linePitch="360"/>
        </w:sectPr>
      </w:pPr>
    </w:p>
    <w:p w14:paraId="7B9FC345" w14:textId="77777777" w:rsidR="002B41A8" w:rsidRDefault="002B41A8" w:rsidP="0011612C">
      <w:pPr>
        <w:pStyle w:val="AbstractHeading"/>
        <w:outlineLvl w:val="9"/>
      </w:pPr>
      <w:r>
        <w:lastRenderedPageBreak/>
        <w:t>Abstract</w:t>
      </w:r>
    </w:p>
    <w:p w14:paraId="3C2C1C9B" w14:textId="53D14429" w:rsidR="003A56B2" w:rsidRPr="003A56B2" w:rsidRDefault="003A56B2" w:rsidP="003A56B2">
      <w:pPr>
        <w:spacing w:line="240" w:lineRule="auto"/>
        <w:ind w:firstLine="0"/>
        <w:jc w:val="right"/>
      </w:pPr>
      <w:r>
        <w:t>Jeremy Martinson, DPhil</w:t>
      </w:r>
    </w:p>
    <w:p w14:paraId="035233CA" w14:textId="77777777" w:rsidR="003A56B2" w:rsidRDefault="003A56B2" w:rsidP="00486073">
      <w:pPr>
        <w:spacing w:line="240" w:lineRule="auto"/>
        <w:ind w:firstLine="0"/>
        <w:jc w:val="center"/>
        <w:rPr>
          <w:b/>
        </w:rPr>
      </w:pPr>
    </w:p>
    <w:p w14:paraId="67C0B762" w14:textId="1DEE0D72" w:rsidR="00486073" w:rsidRPr="002B41A8" w:rsidRDefault="00C8386C" w:rsidP="00486073">
      <w:pPr>
        <w:spacing w:line="240" w:lineRule="auto"/>
        <w:ind w:firstLine="0"/>
        <w:jc w:val="center"/>
        <w:rPr>
          <w:b/>
        </w:rPr>
      </w:pPr>
      <w:r>
        <w:rPr>
          <w:b/>
        </w:rPr>
        <w:t>A Guide to Surgical Site Infections in Acute Care Hospitals</w:t>
      </w:r>
    </w:p>
    <w:p w14:paraId="1E30ABCE" w14:textId="77777777" w:rsidR="003A56B2" w:rsidRDefault="003A56B2" w:rsidP="00486073">
      <w:pPr>
        <w:spacing w:line="240" w:lineRule="auto"/>
        <w:ind w:firstLine="0"/>
        <w:jc w:val="center"/>
      </w:pPr>
    </w:p>
    <w:p w14:paraId="67481AB1" w14:textId="06A158AF" w:rsidR="002B41A8" w:rsidRDefault="003A56B2" w:rsidP="00486073">
      <w:pPr>
        <w:spacing w:line="240" w:lineRule="auto"/>
        <w:ind w:firstLine="0"/>
        <w:jc w:val="center"/>
      </w:pPr>
      <w:r>
        <w:t>Ashlyn CaDell Lancaster</w:t>
      </w:r>
      <w:r w:rsidR="002B41A8">
        <w:t xml:space="preserve">, </w:t>
      </w:r>
      <w:r>
        <w:t>MPH</w:t>
      </w:r>
    </w:p>
    <w:p w14:paraId="5434EE50" w14:textId="77777777" w:rsidR="00486073" w:rsidRDefault="00486073" w:rsidP="00486073">
      <w:pPr>
        <w:spacing w:line="240" w:lineRule="auto"/>
        <w:ind w:firstLine="0"/>
        <w:jc w:val="center"/>
      </w:pPr>
    </w:p>
    <w:p w14:paraId="0DA75020" w14:textId="38A5654D" w:rsidR="002B41A8" w:rsidRDefault="003A56B2" w:rsidP="00486073">
      <w:pPr>
        <w:spacing w:line="240" w:lineRule="auto"/>
        <w:ind w:firstLine="0"/>
        <w:jc w:val="center"/>
      </w:pPr>
      <w:r>
        <w:t>University of Pittsburgh, 2019</w:t>
      </w:r>
    </w:p>
    <w:p w14:paraId="4148465D" w14:textId="11450D9A" w:rsidR="00C8386C" w:rsidRDefault="00C8386C" w:rsidP="00486073">
      <w:pPr>
        <w:spacing w:line="240" w:lineRule="auto"/>
        <w:ind w:firstLine="0"/>
        <w:jc w:val="center"/>
      </w:pPr>
    </w:p>
    <w:p w14:paraId="212780B9" w14:textId="0F95B713" w:rsidR="00C8386C" w:rsidRDefault="00C8386C" w:rsidP="005E1512">
      <w:pPr>
        <w:ind w:firstLine="0"/>
        <w:jc w:val="center"/>
      </w:pPr>
    </w:p>
    <w:p w14:paraId="7770FAC2" w14:textId="7C406E60" w:rsidR="00534CCB" w:rsidRPr="0047544A" w:rsidRDefault="00C8386C" w:rsidP="0047544A">
      <w:pPr>
        <w:ind w:firstLine="0"/>
        <w:jc w:val="left"/>
        <w:rPr>
          <w:b/>
        </w:rPr>
      </w:pPr>
      <w:r w:rsidRPr="00EF6B2F">
        <w:rPr>
          <w:b/>
        </w:rPr>
        <w:t>Abstract</w:t>
      </w:r>
    </w:p>
    <w:p w14:paraId="5BDD2FEA" w14:textId="750AEC69" w:rsidR="009D4D0B" w:rsidRDefault="00534CCB" w:rsidP="000443CA">
      <w:r w:rsidRPr="00F65D6A">
        <w:t>Surgical site infection</w:t>
      </w:r>
      <w:r>
        <w:t xml:space="preserve">s </w:t>
      </w:r>
      <w:r w:rsidR="00E70359">
        <w:t>(SSI)</w:t>
      </w:r>
      <w:r>
        <w:t xml:space="preserve"> are</w:t>
      </w:r>
      <w:r w:rsidRPr="00F65D6A">
        <w:t xml:space="preserve"> a common healthcare associated infection</w:t>
      </w:r>
      <w:r>
        <w:t xml:space="preserve"> (HAI)</w:t>
      </w:r>
      <w:r w:rsidRPr="00F65D6A">
        <w:t>.</w:t>
      </w:r>
      <w:r>
        <w:t xml:space="preserve"> </w:t>
      </w:r>
      <w:r w:rsidRPr="0000098B">
        <w:t xml:space="preserve">Surgical site infections are defined a </w:t>
      </w:r>
      <w:r w:rsidRPr="00534CCB">
        <w:t xml:space="preserve">infections that occur 30 days after surgery with no implant, or within 90 days if an implant is placed and </w:t>
      </w:r>
      <w:r>
        <w:t>infection is related to surgery.</w:t>
      </w:r>
      <w:r w:rsidR="000C7793">
        <w:t xml:space="preserve"> The classification of surgical site infections is widely used for pay-for-performance comparisons, public reporting and interfacility comparison. </w:t>
      </w:r>
      <w:r>
        <w:t xml:space="preserve"> </w:t>
      </w:r>
      <w:r w:rsidR="000C7793">
        <w:t>Surgical site infections</w:t>
      </w:r>
      <w:r w:rsidR="001E404C">
        <w:t xml:space="preserve"> are of public health importance due to the fact that they</w:t>
      </w:r>
      <w:r w:rsidR="000C7793">
        <w:t xml:space="preserve"> are associated with substantial morbidity that can put a patient’s life at risk, increase the number of days</w:t>
      </w:r>
      <w:r w:rsidR="001E404C">
        <w:t xml:space="preserve"> the patient is</w:t>
      </w:r>
      <w:r w:rsidR="000C7793">
        <w:t xml:space="preserve"> in the hospital and increase healthcare costs. </w:t>
      </w:r>
      <w:r w:rsidR="00330134">
        <w:t xml:space="preserve">The prevention of surgical site infections entails measures aimed at </w:t>
      </w:r>
      <w:r w:rsidR="005A2067">
        <w:t>bacterial elimination, infe</w:t>
      </w:r>
      <w:r w:rsidR="0084056C">
        <w:t xml:space="preserve">ction control policy adherence and patient </w:t>
      </w:r>
      <w:r w:rsidR="000922B5">
        <w:t xml:space="preserve">education </w:t>
      </w:r>
      <w:r w:rsidR="0084056C">
        <w:t xml:space="preserve">on wound care. </w:t>
      </w:r>
      <w:r w:rsidR="00D632DA">
        <w:t xml:space="preserve">Surveillance </w:t>
      </w:r>
      <w:r w:rsidR="00E70359">
        <w:t xml:space="preserve">is </w:t>
      </w:r>
      <w:r w:rsidR="00BA49A8" w:rsidRPr="00F65D6A">
        <w:t xml:space="preserve">a tool </w:t>
      </w:r>
      <w:r w:rsidR="00E70359">
        <w:t xml:space="preserve">used </w:t>
      </w:r>
      <w:r w:rsidR="00BA49A8" w:rsidRPr="00F65D6A">
        <w:t xml:space="preserve">to ensure that hospital systems </w:t>
      </w:r>
      <w:r w:rsidR="00D632DA">
        <w:t>and the</w:t>
      </w:r>
      <w:r w:rsidR="00BA49A8" w:rsidRPr="00F65D6A">
        <w:t xml:space="preserve"> interventions </w:t>
      </w:r>
      <w:r w:rsidR="00D632DA">
        <w:t>taken</w:t>
      </w:r>
      <w:r w:rsidR="00DD70E6">
        <w:t xml:space="preserve"> to reduce the risk </w:t>
      </w:r>
      <w:r w:rsidR="000443CA">
        <w:t>of surgical</w:t>
      </w:r>
      <w:r w:rsidR="00DD70E6">
        <w:t xml:space="preserve"> site infections are working</w:t>
      </w:r>
      <w:r w:rsidR="00DD70E6" w:rsidRPr="009D4D0B">
        <w:t>.</w:t>
      </w:r>
      <w:r w:rsidR="000443CA" w:rsidRPr="009D4D0B">
        <w:t xml:space="preserve"> </w:t>
      </w:r>
      <w:r w:rsidR="009D4D0B">
        <w:t>The aim of this document is to develop the knowledge, skills and attitudes of entry-level infection preventionists regardi</w:t>
      </w:r>
      <w:r w:rsidR="00F21221">
        <w:t>ng surgical site infections. Upon completion of reading this document, an infection preventionist should have an understanding of: SSI definition, financial burden, risk factors, causative agents, appropriate prevention strategies and surveillance methods.</w:t>
      </w:r>
    </w:p>
    <w:p w14:paraId="19C7704D" w14:textId="77777777" w:rsidR="009D4D0B" w:rsidRDefault="009D4D0B" w:rsidP="000443CA"/>
    <w:p w14:paraId="74C1DAEA" w14:textId="61563B8C" w:rsidR="00DD70E6" w:rsidRDefault="00DD70E6" w:rsidP="0047544A">
      <w:pPr>
        <w:ind w:firstLine="0"/>
      </w:pPr>
    </w:p>
    <w:p w14:paraId="126AEB7D" w14:textId="77777777" w:rsidR="008A110F" w:rsidRDefault="00130B6B" w:rsidP="0011612C">
      <w:pPr>
        <w:pStyle w:val="TableofContentsHeading"/>
        <w:outlineLvl w:val="9"/>
      </w:pPr>
      <w:r>
        <w:lastRenderedPageBreak/>
        <w:t>Table of Contents</w:t>
      </w:r>
    </w:p>
    <w:p w14:paraId="2D02B0FF" w14:textId="77777777" w:rsidR="00AA6A0A" w:rsidRDefault="00977828">
      <w:pPr>
        <w:pStyle w:val="TOC1"/>
        <w:rPr>
          <w:rFonts w:asciiTheme="minorHAnsi" w:eastAsiaTheme="minorEastAsia" w:hAnsiTheme="minorHAnsi" w:cstheme="minorBidi"/>
          <w:b w:val="0"/>
          <w:noProof/>
          <w:lang w:eastAsia="ja-JP"/>
        </w:rPr>
      </w:pPr>
      <w:r>
        <w:rPr>
          <w:bCs/>
        </w:rPr>
        <w:fldChar w:fldCharType="begin"/>
      </w:r>
      <w:r>
        <w:rPr>
          <w:bCs/>
        </w:rPr>
        <w:instrText xml:space="preserve"> TOC \o "3-4" \h \z \t "Heading 1,1,Heading 2,2,App Section,2,Appendix,1,Heading,1,Heading No Tab,1" </w:instrText>
      </w:r>
      <w:r>
        <w:rPr>
          <w:bCs/>
        </w:rPr>
        <w:fldChar w:fldCharType="separate"/>
      </w:r>
      <w:r w:rsidR="00AA6A0A">
        <w:rPr>
          <w:noProof/>
        </w:rPr>
        <w:t>Abbreviations</w:t>
      </w:r>
      <w:r w:rsidR="00AA6A0A">
        <w:rPr>
          <w:noProof/>
        </w:rPr>
        <w:tab/>
      </w:r>
      <w:r w:rsidR="00AA6A0A">
        <w:rPr>
          <w:noProof/>
        </w:rPr>
        <w:fldChar w:fldCharType="begin"/>
      </w:r>
      <w:r w:rsidR="00AA6A0A">
        <w:rPr>
          <w:noProof/>
        </w:rPr>
        <w:instrText xml:space="preserve"> PAGEREF _Toc417603781 \h </w:instrText>
      </w:r>
      <w:r w:rsidR="00AA6A0A">
        <w:rPr>
          <w:noProof/>
        </w:rPr>
      </w:r>
      <w:r w:rsidR="00AA6A0A">
        <w:rPr>
          <w:noProof/>
        </w:rPr>
        <w:fldChar w:fldCharType="separate"/>
      </w:r>
      <w:r w:rsidR="00AA6A0A">
        <w:rPr>
          <w:noProof/>
        </w:rPr>
        <w:t>viii</w:t>
      </w:r>
      <w:r w:rsidR="00AA6A0A">
        <w:rPr>
          <w:noProof/>
        </w:rPr>
        <w:fldChar w:fldCharType="end"/>
      </w:r>
    </w:p>
    <w:p w14:paraId="5B4D01C0" w14:textId="77777777" w:rsidR="00AA6A0A" w:rsidRDefault="00AA6A0A">
      <w:pPr>
        <w:pStyle w:val="TOC1"/>
        <w:rPr>
          <w:rFonts w:asciiTheme="minorHAnsi" w:eastAsiaTheme="minorEastAsia" w:hAnsiTheme="minorHAnsi" w:cstheme="minorBidi"/>
          <w:b w:val="0"/>
          <w:noProof/>
          <w:lang w:eastAsia="ja-JP"/>
        </w:rPr>
      </w:pPr>
      <w:r>
        <w:rPr>
          <w:noProof/>
        </w:rPr>
        <w:t>1.0 Introduction</w:t>
      </w:r>
      <w:r>
        <w:rPr>
          <w:noProof/>
        </w:rPr>
        <w:tab/>
      </w:r>
      <w:r>
        <w:rPr>
          <w:noProof/>
        </w:rPr>
        <w:fldChar w:fldCharType="begin"/>
      </w:r>
      <w:r>
        <w:rPr>
          <w:noProof/>
        </w:rPr>
        <w:instrText xml:space="preserve"> PAGEREF _Toc417603782 \h </w:instrText>
      </w:r>
      <w:r>
        <w:rPr>
          <w:noProof/>
        </w:rPr>
      </w:r>
      <w:r>
        <w:rPr>
          <w:noProof/>
        </w:rPr>
        <w:fldChar w:fldCharType="separate"/>
      </w:r>
      <w:r>
        <w:rPr>
          <w:noProof/>
        </w:rPr>
        <w:t>1</w:t>
      </w:r>
      <w:r>
        <w:rPr>
          <w:noProof/>
        </w:rPr>
        <w:fldChar w:fldCharType="end"/>
      </w:r>
    </w:p>
    <w:p w14:paraId="3448F7CB" w14:textId="77777777" w:rsidR="00AA6A0A" w:rsidRDefault="00AA6A0A">
      <w:pPr>
        <w:pStyle w:val="TOC2"/>
        <w:rPr>
          <w:rFonts w:asciiTheme="minorHAnsi" w:eastAsiaTheme="minorEastAsia" w:hAnsiTheme="minorHAnsi" w:cstheme="minorBidi"/>
          <w:b w:val="0"/>
          <w:noProof/>
          <w:lang w:eastAsia="ja-JP"/>
        </w:rPr>
      </w:pPr>
      <w:r>
        <w:rPr>
          <w:noProof/>
        </w:rPr>
        <w:t>1.1 Impact of Surgical Site Infections</w:t>
      </w:r>
      <w:r>
        <w:rPr>
          <w:noProof/>
        </w:rPr>
        <w:tab/>
      </w:r>
      <w:r>
        <w:rPr>
          <w:noProof/>
        </w:rPr>
        <w:fldChar w:fldCharType="begin"/>
      </w:r>
      <w:r>
        <w:rPr>
          <w:noProof/>
        </w:rPr>
        <w:instrText xml:space="preserve"> PAGEREF _Toc417603783 \h </w:instrText>
      </w:r>
      <w:r>
        <w:rPr>
          <w:noProof/>
        </w:rPr>
      </w:r>
      <w:r>
        <w:rPr>
          <w:noProof/>
        </w:rPr>
        <w:fldChar w:fldCharType="separate"/>
      </w:r>
      <w:r>
        <w:rPr>
          <w:noProof/>
        </w:rPr>
        <w:t>1</w:t>
      </w:r>
      <w:r>
        <w:rPr>
          <w:noProof/>
        </w:rPr>
        <w:fldChar w:fldCharType="end"/>
      </w:r>
    </w:p>
    <w:p w14:paraId="6E5706CD" w14:textId="77777777" w:rsidR="00AA6A0A" w:rsidRDefault="00AA6A0A">
      <w:pPr>
        <w:pStyle w:val="TOC1"/>
        <w:rPr>
          <w:rFonts w:asciiTheme="minorHAnsi" w:eastAsiaTheme="minorEastAsia" w:hAnsiTheme="minorHAnsi" w:cstheme="minorBidi"/>
          <w:b w:val="0"/>
          <w:noProof/>
          <w:lang w:eastAsia="ja-JP"/>
        </w:rPr>
      </w:pPr>
      <w:r>
        <w:rPr>
          <w:noProof/>
        </w:rPr>
        <w:t>2.0 Methods</w:t>
      </w:r>
      <w:r>
        <w:rPr>
          <w:noProof/>
        </w:rPr>
        <w:tab/>
      </w:r>
      <w:r>
        <w:rPr>
          <w:noProof/>
        </w:rPr>
        <w:fldChar w:fldCharType="begin"/>
      </w:r>
      <w:r>
        <w:rPr>
          <w:noProof/>
        </w:rPr>
        <w:instrText xml:space="preserve"> PAGEREF _Toc417603784 \h </w:instrText>
      </w:r>
      <w:r>
        <w:rPr>
          <w:noProof/>
        </w:rPr>
      </w:r>
      <w:r>
        <w:rPr>
          <w:noProof/>
        </w:rPr>
        <w:fldChar w:fldCharType="separate"/>
      </w:r>
      <w:r>
        <w:rPr>
          <w:noProof/>
        </w:rPr>
        <w:t>3</w:t>
      </w:r>
      <w:r>
        <w:rPr>
          <w:noProof/>
        </w:rPr>
        <w:fldChar w:fldCharType="end"/>
      </w:r>
    </w:p>
    <w:p w14:paraId="1BACE16F" w14:textId="77777777" w:rsidR="00AA6A0A" w:rsidRDefault="00AA6A0A">
      <w:pPr>
        <w:pStyle w:val="TOC1"/>
        <w:rPr>
          <w:rFonts w:asciiTheme="minorHAnsi" w:eastAsiaTheme="minorEastAsia" w:hAnsiTheme="minorHAnsi" w:cstheme="minorBidi"/>
          <w:b w:val="0"/>
          <w:noProof/>
          <w:lang w:eastAsia="ja-JP"/>
        </w:rPr>
      </w:pPr>
      <w:r>
        <w:rPr>
          <w:noProof/>
        </w:rPr>
        <w:t>3.0 Classification of Surgical Site Infections</w:t>
      </w:r>
      <w:r>
        <w:rPr>
          <w:noProof/>
        </w:rPr>
        <w:tab/>
      </w:r>
      <w:r>
        <w:rPr>
          <w:noProof/>
        </w:rPr>
        <w:fldChar w:fldCharType="begin"/>
      </w:r>
      <w:r>
        <w:rPr>
          <w:noProof/>
        </w:rPr>
        <w:instrText xml:space="preserve"> PAGEREF _Toc417603785 \h </w:instrText>
      </w:r>
      <w:r>
        <w:rPr>
          <w:noProof/>
        </w:rPr>
      </w:r>
      <w:r>
        <w:rPr>
          <w:noProof/>
        </w:rPr>
        <w:fldChar w:fldCharType="separate"/>
      </w:r>
      <w:r>
        <w:rPr>
          <w:noProof/>
        </w:rPr>
        <w:t>4</w:t>
      </w:r>
      <w:r>
        <w:rPr>
          <w:noProof/>
        </w:rPr>
        <w:fldChar w:fldCharType="end"/>
      </w:r>
    </w:p>
    <w:p w14:paraId="525115A5" w14:textId="77777777" w:rsidR="00AA6A0A" w:rsidRDefault="00AA6A0A">
      <w:pPr>
        <w:pStyle w:val="TOC1"/>
        <w:rPr>
          <w:rFonts w:asciiTheme="minorHAnsi" w:eastAsiaTheme="minorEastAsia" w:hAnsiTheme="minorHAnsi" w:cstheme="minorBidi"/>
          <w:b w:val="0"/>
          <w:noProof/>
          <w:lang w:eastAsia="ja-JP"/>
        </w:rPr>
      </w:pPr>
      <w:r>
        <w:rPr>
          <w:noProof/>
        </w:rPr>
        <w:t>4.0 Causative Agents</w:t>
      </w:r>
      <w:r>
        <w:rPr>
          <w:noProof/>
        </w:rPr>
        <w:tab/>
      </w:r>
      <w:r>
        <w:rPr>
          <w:noProof/>
        </w:rPr>
        <w:fldChar w:fldCharType="begin"/>
      </w:r>
      <w:r>
        <w:rPr>
          <w:noProof/>
        </w:rPr>
        <w:instrText xml:space="preserve"> PAGEREF _Toc417603786 \h </w:instrText>
      </w:r>
      <w:r>
        <w:rPr>
          <w:noProof/>
        </w:rPr>
      </w:r>
      <w:r>
        <w:rPr>
          <w:noProof/>
        </w:rPr>
        <w:fldChar w:fldCharType="separate"/>
      </w:r>
      <w:r>
        <w:rPr>
          <w:noProof/>
        </w:rPr>
        <w:t>6</w:t>
      </w:r>
      <w:r>
        <w:rPr>
          <w:noProof/>
        </w:rPr>
        <w:fldChar w:fldCharType="end"/>
      </w:r>
    </w:p>
    <w:p w14:paraId="0BB84F3C" w14:textId="77777777" w:rsidR="00AA6A0A" w:rsidRDefault="00AA6A0A">
      <w:pPr>
        <w:pStyle w:val="TOC2"/>
        <w:rPr>
          <w:rFonts w:asciiTheme="minorHAnsi" w:eastAsiaTheme="minorEastAsia" w:hAnsiTheme="minorHAnsi" w:cstheme="minorBidi"/>
          <w:b w:val="0"/>
          <w:noProof/>
          <w:lang w:eastAsia="ja-JP"/>
        </w:rPr>
      </w:pPr>
      <w:r>
        <w:rPr>
          <w:noProof/>
        </w:rPr>
        <w:t xml:space="preserve">4.1 Bacteriology of </w:t>
      </w:r>
      <w:r w:rsidRPr="00E4725A">
        <w:rPr>
          <w:i/>
          <w:noProof/>
        </w:rPr>
        <w:t>Staphylococcus aureus</w:t>
      </w:r>
      <w:r>
        <w:rPr>
          <w:noProof/>
        </w:rPr>
        <w:tab/>
      </w:r>
      <w:r>
        <w:rPr>
          <w:noProof/>
        </w:rPr>
        <w:fldChar w:fldCharType="begin"/>
      </w:r>
      <w:r>
        <w:rPr>
          <w:noProof/>
        </w:rPr>
        <w:instrText xml:space="preserve"> PAGEREF _Toc417603787 \h </w:instrText>
      </w:r>
      <w:r>
        <w:rPr>
          <w:noProof/>
        </w:rPr>
      </w:r>
      <w:r>
        <w:rPr>
          <w:noProof/>
        </w:rPr>
        <w:fldChar w:fldCharType="separate"/>
      </w:r>
      <w:r>
        <w:rPr>
          <w:noProof/>
        </w:rPr>
        <w:t>7</w:t>
      </w:r>
      <w:r>
        <w:rPr>
          <w:noProof/>
        </w:rPr>
        <w:fldChar w:fldCharType="end"/>
      </w:r>
    </w:p>
    <w:p w14:paraId="38C460AD" w14:textId="77777777" w:rsidR="00AA6A0A" w:rsidRDefault="00AA6A0A">
      <w:pPr>
        <w:pStyle w:val="TOC2"/>
        <w:rPr>
          <w:rFonts w:asciiTheme="minorHAnsi" w:eastAsiaTheme="minorEastAsia" w:hAnsiTheme="minorHAnsi" w:cstheme="minorBidi"/>
          <w:b w:val="0"/>
          <w:noProof/>
          <w:lang w:eastAsia="ja-JP"/>
        </w:rPr>
      </w:pPr>
      <w:r>
        <w:rPr>
          <w:noProof/>
        </w:rPr>
        <w:t xml:space="preserve">4.2 Bacteriology of </w:t>
      </w:r>
      <w:r w:rsidRPr="00E4725A">
        <w:rPr>
          <w:i/>
          <w:noProof/>
        </w:rPr>
        <w:t>Klebsiella spp.</w:t>
      </w:r>
      <w:r>
        <w:rPr>
          <w:noProof/>
        </w:rPr>
        <w:tab/>
      </w:r>
      <w:r>
        <w:rPr>
          <w:noProof/>
        </w:rPr>
        <w:fldChar w:fldCharType="begin"/>
      </w:r>
      <w:r>
        <w:rPr>
          <w:noProof/>
        </w:rPr>
        <w:instrText xml:space="preserve"> PAGEREF _Toc417603788 \h </w:instrText>
      </w:r>
      <w:r>
        <w:rPr>
          <w:noProof/>
        </w:rPr>
      </w:r>
      <w:r>
        <w:rPr>
          <w:noProof/>
        </w:rPr>
        <w:fldChar w:fldCharType="separate"/>
      </w:r>
      <w:r>
        <w:rPr>
          <w:noProof/>
        </w:rPr>
        <w:t>9</w:t>
      </w:r>
      <w:r>
        <w:rPr>
          <w:noProof/>
        </w:rPr>
        <w:fldChar w:fldCharType="end"/>
      </w:r>
    </w:p>
    <w:p w14:paraId="60BDA94F" w14:textId="77777777" w:rsidR="00AA6A0A" w:rsidRDefault="00AA6A0A">
      <w:pPr>
        <w:pStyle w:val="TOC1"/>
        <w:rPr>
          <w:rFonts w:asciiTheme="minorHAnsi" w:eastAsiaTheme="minorEastAsia" w:hAnsiTheme="minorHAnsi" w:cstheme="minorBidi"/>
          <w:b w:val="0"/>
          <w:noProof/>
          <w:lang w:eastAsia="ja-JP"/>
        </w:rPr>
      </w:pPr>
      <w:r>
        <w:rPr>
          <w:noProof/>
        </w:rPr>
        <w:t>5.0 Risk Factors</w:t>
      </w:r>
      <w:r>
        <w:rPr>
          <w:noProof/>
        </w:rPr>
        <w:tab/>
      </w:r>
      <w:r>
        <w:rPr>
          <w:noProof/>
        </w:rPr>
        <w:fldChar w:fldCharType="begin"/>
      </w:r>
      <w:r>
        <w:rPr>
          <w:noProof/>
        </w:rPr>
        <w:instrText xml:space="preserve"> PAGEREF _Toc417603789 \h </w:instrText>
      </w:r>
      <w:r>
        <w:rPr>
          <w:noProof/>
        </w:rPr>
      </w:r>
      <w:r>
        <w:rPr>
          <w:noProof/>
        </w:rPr>
        <w:fldChar w:fldCharType="separate"/>
      </w:r>
      <w:r>
        <w:rPr>
          <w:noProof/>
        </w:rPr>
        <w:t>10</w:t>
      </w:r>
      <w:r>
        <w:rPr>
          <w:noProof/>
        </w:rPr>
        <w:fldChar w:fldCharType="end"/>
      </w:r>
    </w:p>
    <w:p w14:paraId="67151B15" w14:textId="77777777" w:rsidR="00AA6A0A" w:rsidRDefault="00AA6A0A">
      <w:pPr>
        <w:pStyle w:val="TOC1"/>
        <w:rPr>
          <w:rFonts w:asciiTheme="minorHAnsi" w:eastAsiaTheme="minorEastAsia" w:hAnsiTheme="minorHAnsi" w:cstheme="minorBidi"/>
          <w:b w:val="0"/>
          <w:noProof/>
          <w:lang w:eastAsia="ja-JP"/>
        </w:rPr>
      </w:pPr>
      <w:r>
        <w:rPr>
          <w:noProof/>
        </w:rPr>
        <w:t>6.0 Prevention Strategies</w:t>
      </w:r>
      <w:r>
        <w:rPr>
          <w:noProof/>
        </w:rPr>
        <w:tab/>
      </w:r>
      <w:r>
        <w:rPr>
          <w:noProof/>
        </w:rPr>
        <w:fldChar w:fldCharType="begin"/>
      </w:r>
      <w:r>
        <w:rPr>
          <w:noProof/>
        </w:rPr>
        <w:instrText xml:space="preserve"> PAGEREF _Toc417603790 \h </w:instrText>
      </w:r>
      <w:r>
        <w:rPr>
          <w:noProof/>
        </w:rPr>
      </w:r>
      <w:r>
        <w:rPr>
          <w:noProof/>
        </w:rPr>
        <w:fldChar w:fldCharType="separate"/>
      </w:r>
      <w:r>
        <w:rPr>
          <w:noProof/>
        </w:rPr>
        <w:t>15</w:t>
      </w:r>
      <w:r>
        <w:rPr>
          <w:noProof/>
        </w:rPr>
        <w:fldChar w:fldCharType="end"/>
      </w:r>
    </w:p>
    <w:p w14:paraId="2FBCD73C" w14:textId="77777777" w:rsidR="00AA6A0A" w:rsidRDefault="00AA6A0A">
      <w:pPr>
        <w:pStyle w:val="TOC1"/>
        <w:rPr>
          <w:rFonts w:asciiTheme="minorHAnsi" w:eastAsiaTheme="minorEastAsia" w:hAnsiTheme="minorHAnsi" w:cstheme="minorBidi"/>
          <w:b w:val="0"/>
          <w:noProof/>
          <w:lang w:eastAsia="ja-JP"/>
        </w:rPr>
      </w:pPr>
      <w:r>
        <w:rPr>
          <w:noProof/>
        </w:rPr>
        <w:t>7.0 Surveillance</w:t>
      </w:r>
      <w:r>
        <w:rPr>
          <w:noProof/>
        </w:rPr>
        <w:tab/>
      </w:r>
      <w:r>
        <w:rPr>
          <w:noProof/>
        </w:rPr>
        <w:fldChar w:fldCharType="begin"/>
      </w:r>
      <w:r>
        <w:rPr>
          <w:noProof/>
        </w:rPr>
        <w:instrText xml:space="preserve"> PAGEREF _Toc417603791 \h </w:instrText>
      </w:r>
      <w:r>
        <w:rPr>
          <w:noProof/>
        </w:rPr>
      </w:r>
      <w:r>
        <w:rPr>
          <w:noProof/>
        </w:rPr>
        <w:fldChar w:fldCharType="separate"/>
      </w:r>
      <w:r>
        <w:rPr>
          <w:noProof/>
        </w:rPr>
        <w:t>18</w:t>
      </w:r>
      <w:r>
        <w:rPr>
          <w:noProof/>
        </w:rPr>
        <w:fldChar w:fldCharType="end"/>
      </w:r>
    </w:p>
    <w:p w14:paraId="7A99F422" w14:textId="77777777" w:rsidR="00AA6A0A" w:rsidRDefault="00AA6A0A">
      <w:pPr>
        <w:pStyle w:val="TOC1"/>
        <w:rPr>
          <w:rFonts w:asciiTheme="minorHAnsi" w:eastAsiaTheme="minorEastAsia" w:hAnsiTheme="minorHAnsi" w:cstheme="minorBidi"/>
          <w:b w:val="0"/>
          <w:noProof/>
          <w:lang w:eastAsia="ja-JP"/>
        </w:rPr>
      </w:pPr>
      <w:r>
        <w:rPr>
          <w:noProof/>
        </w:rPr>
        <w:t>Appendix A : World Health Organization Surgical Safety Checklist</w:t>
      </w:r>
      <w:r>
        <w:rPr>
          <w:noProof/>
        </w:rPr>
        <w:tab/>
      </w:r>
      <w:r>
        <w:rPr>
          <w:noProof/>
        </w:rPr>
        <w:fldChar w:fldCharType="begin"/>
      </w:r>
      <w:r>
        <w:rPr>
          <w:noProof/>
        </w:rPr>
        <w:instrText xml:space="preserve"> PAGEREF _Toc417603792 \h </w:instrText>
      </w:r>
      <w:r>
        <w:rPr>
          <w:noProof/>
        </w:rPr>
      </w:r>
      <w:r>
        <w:rPr>
          <w:noProof/>
        </w:rPr>
        <w:fldChar w:fldCharType="separate"/>
      </w:r>
      <w:r>
        <w:rPr>
          <w:noProof/>
        </w:rPr>
        <w:t>20</w:t>
      </w:r>
      <w:r>
        <w:rPr>
          <w:noProof/>
        </w:rPr>
        <w:fldChar w:fldCharType="end"/>
      </w:r>
    </w:p>
    <w:p w14:paraId="7F37A64C" w14:textId="77777777" w:rsidR="00AA6A0A" w:rsidRDefault="00AA6A0A">
      <w:pPr>
        <w:pStyle w:val="TOC1"/>
        <w:rPr>
          <w:rFonts w:asciiTheme="minorHAnsi" w:eastAsiaTheme="minorEastAsia" w:hAnsiTheme="minorHAnsi" w:cstheme="minorBidi"/>
          <w:b w:val="0"/>
          <w:noProof/>
          <w:lang w:eastAsia="ja-JP"/>
        </w:rPr>
      </w:pPr>
      <w:r>
        <w:rPr>
          <w:noProof/>
        </w:rPr>
        <w:t>Appendix B : NHSN Surgical Site Infection Criteria</w:t>
      </w:r>
      <w:r>
        <w:rPr>
          <w:noProof/>
        </w:rPr>
        <w:tab/>
      </w:r>
      <w:r>
        <w:rPr>
          <w:noProof/>
        </w:rPr>
        <w:fldChar w:fldCharType="begin"/>
      </w:r>
      <w:r>
        <w:rPr>
          <w:noProof/>
        </w:rPr>
        <w:instrText xml:space="preserve"> PAGEREF _Toc417603793 \h </w:instrText>
      </w:r>
      <w:r>
        <w:rPr>
          <w:noProof/>
        </w:rPr>
      </w:r>
      <w:r>
        <w:rPr>
          <w:noProof/>
        </w:rPr>
        <w:fldChar w:fldCharType="separate"/>
      </w:r>
      <w:r>
        <w:rPr>
          <w:noProof/>
        </w:rPr>
        <w:t>21</w:t>
      </w:r>
      <w:r>
        <w:rPr>
          <w:noProof/>
        </w:rPr>
        <w:fldChar w:fldCharType="end"/>
      </w:r>
    </w:p>
    <w:p w14:paraId="14F3ABD2" w14:textId="77777777" w:rsidR="00AA6A0A" w:rsidRDefault="00AA6A0A">
      <w:pPr>
        <w:pStyle w:val="TOC1"/>
        <w:rPr>
          <w:rFonts w:asciiTheme="minorHAnsi" w:eastAsiaTheme="minorEastAsia" w:hAnsiTheme="minorHAnsi" w:cstheme="minorBidi"/>
          <w:b w:val="0"/>
          <w:noProof/>
          <w:lang w:eastAsia="ja-JP"/>
        </w:rPr>
      </w:pPr>
      <w:r>
        <w:rPr>
          <w:noProof/>
        </w:rPr>
        <w:t>Appendix C : NHSN Recommended Surveillance Periods</w:t>
      </w:r>
      <w:r>
        <w:rPr>
          <w:noProof/>
        </w:rPr>
        <w:tab/>
      </w:r>
      <w:r>
        <w:rPr>
          <w:noProof/>
        </w:rPr>
        <w:fldChar w:fldCharType="begin"/>
      </w:r>
      <w:r>
        <w:rPr>
          <w:noProof/>
        </w:rPr>
        <w:instrText xml:space="preserve"> PAGEREF _Toc417603794 \h </w:instrText>
      </w:r>
      <w:r>
        <w:rPr>
          <w:noProof/>
        </w:rPr>
      </w:r>
      <w:r>
        <w:rPr>
          <w:noProof/>
        </w:rPr>
        <w:fldChar w:fldCharType="separate"/>
      </w:r>
      <w:r>
        <w:rPr>
          <w:noProof/>
        </w:rPr>
        <w:t>25</w:t>
      </w:r>
      <w:r>
        <w:rPr>
          <w:noProof/>
        </w:rPr>
        <w:fldChar w:fldCharType="end"/>
      </w:r>
    </w:p>
    <w:p w14:paraId="631354A7" w14:textId="77777777" w:rsidR="00AA6A0A" w:rsidRDefault="00AA6A0A">
      <w:pPr>
        <w:pStyle w:val="TOC1"/>
        <w:rPr>
          <w:rFonts w:asciiTheme="minorHAnsi" w:eastAsiaTheme="minorEastAsia" w:hAnsiTheme="minorHAnsi" w:cstheme="minorBidi"/>
          <w:b w:val="0"/>
          <w:noProof/>
          <w:lang w:eastAsia="ja-JP"/>
        </w:rPr>
      </w:pPr>
      <w:r>
        <w:rPr>
          <w:noProof/>
        </w:rPr>
        <w:t>Bibliography</w:t>
      </w:r>
      <w:r>
        <w:rPr>
          <w:noProof/>
        </w:rPr>
        <w:tab/>
      </w:r>
      <w:r>
        <w:rPr>
          <w:noProof/>
        </w:rPr>
        <w:fldChar w:fldCharType="begin"/>
      </w:r>
      <w:r>
        <w:rPr>
          <w:noProof/>
        </w:rPr>
        <w:instrText xml:space="preserve"> PAGEREF _Toc417603795 \h </w:instrText>
      </w:r>
      <w:r>
        <w:rPr>
          <w:noProof/>
        </w:rPr>
      </w:r>
      <w:r>
        <w:rPr>
          <w:noProof/>
        </w:rPr>
        <w:fldChar w:fldCharType="separate"/>
      </w:r>
      <w:r>
        <w:rPr>
          <w:noProof/>
        </w:rPr>
        <w:t>26</w:t>
      </w:r>
      <w:r>
        <w:rPr>
          <w:noProof/>
        </w:rPr>
        <w:fldChar w:fldCharType="end"/>
      </w:r>
    </w:p>
    <w:p w14:paraId="5BEDBA08" w14:textId="4932C6FF" w:rsidR="00CB03F9" w:rsidRDefault="00977828" w:rsidP="0011612C">
      <w:pPr>
        <w:pStyle w:val="Preliminary"/>
        <w:outlineLvl w:val="9"/>
      </w:pPr>
      <w:r>
        <w:rPr>
          <w:rFonts w:cs="Times New Roman"/>
          <w:bCs w:val="0"/>
        </w:rPr>
        <w:lastRenderedPageBreak/>
        <w:fldChar w:fldCharType="end"/>
      </w:r>
      <w:r w:rsidR="00CB03F9">
        <w:t xml:space="preserve">List of </w:t>
      </w:r>
      <w:r w:rsidR="00130B6B">
        <w:t>T</w:t>
      </w:r>
      <w:r w:rsidR="00CB03F9" w:rsidRPr="00B424B6">
        <w:t>ables</w:t>
      </w:r>
    </w:p>
    <w:p w14:paraId="592063ED" w14:textId="77777777" w:rsidR="00F02984" w:rsidRDefault="00CB03F9">
      <w:pPr>
        <w:pStyle w:val="TableofFigures"/>
        <w:tabs>
          <w:tab w:val="right" w:leader="dot" w:pos="9350"/>
        </w:tabs>
        <w:rPr>
          <w:rFonts w:asciiTheme="minorHAnsi" w:eastAsiaTheme="minorEastAsia" w:hAnsiTheme="minorHAnsi" w:cstheme="minorBidi"/>
          <w:noProof/>
          <w:lang w:eastAsia="ja-JP"/>
        </w:rPr>
      </w:pPr>
      <w:r>
        <w:fldChar w:fldCharType="begin"/>
      </w:r>
      <w:r>
        <w:instrText xml:space="preserve"> TOC \h \z \c "Table" </w:instrText>
      </w:r>
      <w:r>
        <w:fldChar w:fldCharType="separate"/>
      </w:r>
      <w:r w:rsidR="00F02984">
        <w:rPr>
          <w:noProof/>
        </w:rPr>
        <w:t>Table 1 Distribution and percentage of pathogenic isolates associated with SSI and resistant to selected antimicrobial agents, NHSN 2009-2010</w:t>
      </w:r>
      <w:r w:rsidR="00F02984">
        <w:rPr>
          <w:noProof/>
        </w:rPr>
        <w:tab/>
      </w:r>
      <w:r w:rsidR="00F02984">
        <w:rPr>
          <w:noProof/>
        </w:rPr>
        <w:fldChar w:fldCharType="begin"/>
      </w:r>
      <w:r w:rsidR="00F02984">
        <w:rPr>
          <w:noProof/>
        </w:rPr>
        <w:instrText xml:space="preserve"> PAGEREF _Toc417399062 \h </w:instrText>
      </w:r>
      <w:r w:rsidR="00F02984">
        <w:rPr>
          <w:noProof/>
        </w:rPr>
      </w:r>
      <w:r w:rsidR="00F02984">
        <w:rPr>
          <w:noProof/>
        </w:rPr>
        <w:fldChar w:fldCharType="separate"/>
      </w:r>
      <w:r w:rsidR="00F02984">
        <w:rPr>
          <w:noProof/>
        </w:rPr>
        <w:t>6</w:t>
      </w:r>
      <w:r w:rsidR="00F02984">
        <w:rPr>
          <w:noProof/>
        </w:rPr>
        <w:fldChar w:fldCharType="end"/>
      </w:r>
    </w:p>
    <w:p w14:paraId="4AA66FFC" w14:textId="56B78E55" w:rsidR="00F02984" w:rsidRDefault="00AA6A0A">
      <w:pPr>
        <w:pStyle w:val="TableofFigures"/>
        <w:tabs>
          <w:tab w:val="right" w:leader="dot" w:pos="9350"/>
        </w:tabs>
        <w:rPr>
          <w:rFonts w:asciiTheme="minorHAnsi" w:eastAsiaTheme="minorEastAsia" w:hAnsiTheme="minorHAnsi" w:cstheme="minorBidi"/>
          <w:noProof/>
          <w:lang w:eastAsia="ja-JP"/>
        </w:rPr>
      </w:pPr>
      <w:r>
        <w:rPr>
          <w:noProof/>
        </w:rPr>
        <w:t xml:space="preserve">Table </w:t>
      </w:r>
      <w:r w:rsidR="00F02984">
        <w:rPr>
          <w:noProof/>
        </w:rPr>
        <w:t>2 National Healthcare Safety Network Surgical Site Infection Rates for Selected Procedures Detected on Admission or Re-Admission, 2014</w:t>
      </w:r>
      <w:r w:rsidR="00F02984">
        <w:rPr>
          <w:noProof/>
        </w:rPr>
        <w:tab/>
      </w:r>
      <w:r w:rsidR="00F02984">
        <w:rPr>
          <w:noProof/>
        </w:rPr>
        <w:fldChar w:fldCharType="begin"/>
      </w:r>
      <w:r w:rsidR="00F02984">
        <w:rPr>
          <w:noProof/>
        </w:rPr>
        <w:instrText xml:space="preserve"> PAGEREF _Toc417399063 \h </w:instrText>
      </w:r>
      <w:r w:rsidR="00F02984">
        <w:rPr>
          <w:noProof/>
        </w:rPr>
      </w:r>
      <w:r w:rsidR="00F02984">
        <w:rPr>
          <w:noProof/>
        </w:rPr>
        <w:fldChar w:fldCharType="separate"/>
      </w:r>
      <w:r w:rsidR="00F02984">
        <w:rPr>
          <w:noProof/>
        </w:rPr>
        <w:t>10</w:t>
      </w:r>
      <w:r w:rsidR="00F02984">
        <w:rPr>
          <w:noProof/>
        </w:rPr>
        <w:fldChar w:fldCharType="end"/>
      </w:r>
    </w:p>
    <w:p w14:paraId="6E22FE2C" w14:textId="77777777" w:rsidR="00F02984" w:rsidRDefault="00F02984">
      <w:pPr>
        <w:pStyle w:val="TableofFigures"/>
        <w:tabs>
          <w:tab w:val="right" w:leader="dot" w:pos="9350"/>
        </w:tabs>
        <w:rPr>
          <w:rFonts w:asciiTheme="minorHAnsi" w:eastAsiaTheme="minorEastAsia" w:hAnsiTheme="minorHAnsi" w:cstheme="minorBidi"/>
          <w:noProof/>
          <w:lang w:eastAsia="ja-JP"/>
        </w:rPr>
      </w:pPr>
      <w:r>
        <w:rPr>
          <w:noProof/>
        </w:rPr>
        <w:t>Table 3 Surgical Site Infection Risk Factors</w:t>
      </w:r>
      <w:r>
        <w:rPr>
          <w:noProof/>
        </w:rPr>
        <w:tab/>
      </w:r>
      <w:r>
        <w:rPr>
          <w:noProof/>
        </w:rPr>
        <w:fldChar w:fldCharType="begin"/>
      </w:r>
      <w:r>
        <w:rPr>
          <w:noProof/>
        </w:rPr>
        <w:instrText xml:space="preserve"> PAGEREF _Toc417399064 \h </w:instrText>
      </w:r>
      <w:r>
        <w:rPr>
          <w:noProof/>
        </w:rPr>
      </w:r>
      <w:r>
        <w:rPr>
          <w:noProof/>
        </w:rPr>
        <w:fldChar w:fldCharType="separate"/>
      </w:r>
      <w:r>
        <w:rPr>
          <w:noProof/>
        </w:rPr>
        <w:t>11</w:t>
      </w:r>
      <w:r>
        <w:rPr>
          <w:noProof/>
        </w:rPr>
        <w:fldChar w:fldCharType="end"/>
      </w:r>
    </w:p>
    <w:p w14:paraId="4F7DBFD7" w14:textId="77777777" w:rsidR="00F02984" w:rsidRDefault="00F02984">
      <w:pPr>
        <w:pStyle w:val="TableofFigures"/>
        <w:tabs>
          <w:tab w:val="right" w:leader="dot" w:pos="9350"/>
        </w:tabs>
        <w:rPr>
          <w:rFonts w:asciiTheme="minorHAnsi" w:eastAsiaTheme="minorEastAsia" w:hAnsiTheme="minorHAnsi" w:cstheme="minorBidi"/>
          <w:noProof/>
          <w:lang w:eastAsia="ja-JP"/>
        </w:rPr>
      </w:pPr>
      <w:r>
        <w:rPr>
          <w:noProof/>
        </w:rPr>
        <w:t>Table 4  Selected Risk Factors for and Recommendations to Prevent Surgical Site Infections</w:t>
      </w:r>
      <w:r>
        <w:rPr>
          <w:noProof/>
        </w:rPr>
        <w:tab/>
      </w:r>
      <w:r>
        <w:rPr>
          <w:noProof/>
        </w:rPr>
        <w:fldChar w:fldCharType="begin"/>
      </w:r>
      <w:r>
        <w:rPr>
          <w:noProof/>
        </w:rPr>
        <w:instrText xml:space="preserve"> PAGEREF _Toc417399065 \h </w:instrText>
      </w:r>
      <w:r>
        <w:rPr>
          <w:noProof/>
        </w:rPr>
      </w:r>
      <w:r>
        <w:rPr>
          <w:noProof/>
        </w:rPr>
        <w:fldChar w:fldCharType="separate"/>
      </w:r>
      <w:r>
        <w:rPr>
          <w:noProof/>
        </w:rPr>
        <w:t>12</w:t>
      </w:r>
      <w:r>
        <w:rPr>
          <w:noProof/>
        </w:rPr>
        <w:fldChar w:fldCharType="end"/>
      </w:r>
    </w:p>
    <w:p w14:paraId="7E718F9C" w14:textId="647AEFA6" w:rsidR="00B424B6" w:rsidRDefault="00CB03F9" w:rsidP="0011612C">
      <w:pPr>
        <w:pStyle w:val="Preliminary"/>
        <w:outlineLvl w:val="9"/>
      </w:pPr>
      <w:r>
        <w:lastRenderedPageBreak/>
        <w:fldChar w:fldCharType="end"/>
      </w:r>
      <w:r w:rsidR="00B424B6">
        <w:t xml:space="preserve">List of </w:t>
      </w:r>
      <w:r w:rsidR="00130B6B">
        <w:t>F</w:t>
      </w:r>
      <w:r w:rsidR="00B424B6">
        <w:t>igures</w:t>
      </w:r>
    </w:p>
    <w:p w14:paraId="3FD8F605" w14:textId="4A6D4673" w:rsidR="00621D58"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22031923" w:history="1">
        <w:r w:rsidR="00621D58" w:rsidRPr="00693A5E">
          <w:rPr>
            <w:rStyle w:val="Hyperlink"/>
            <w:noProof/>
          </w:rPr>
          <w:t>Figure 1 Centers for Disease Control and Prevention's National Healthcare Safety Network classification for surgical site infection</w:t>
        </w:r>
        <w:r w:rsidR="00621D58">
          <w:rPr>
            <w:noProof/>
            <w:webHidden/>
          </w:rPr>
          <w:tab/>
        </w:r>
        <w:r w:rsidR="00621D58">
          <w:rPr>
            <w:noProof/>
            <w:webHidden/>
          </w:rPr>
          <w:fldChar w:fldCharType="begin"/>
        </w:r>
        <w:r w:rsidR="00621D58">
          <w:rPr>
            <w:noProof/>
            <w:webHidden/>
          </w:rPr>
          <w:instrText xml:space="preserve"> PAGEREF _Toc22031923 \h </w:instrText>
        </w:r>
        <w:r w:rsidR="00621D58">
          <w:rPr>
            <w:noProof/>
            <w:webHidden/>
          </w:rPr>
        </w:r>
        <w:r w:rsidR="00621D58">
          <w:rPr>
            <w:noProof/>
            <w:webHidden/>
          </w:rPr>
          <w:fldChar w:fldCharType="separate"/>
        </w:r>
        <w:r w:rsidR="00621D58">
          <w:rPr>
            <w:noProof/>
            <w:webHidden/>
          </w:rPr>
          <w:t>5</w:t>
        </w:r>
        <w:r w:rsidR="00621D58">
          <w:rPr>
            <w:noProof/>
            <w:webHidden/>
          </w:rPr>
          <w:fldChar w:fldCharType="end"/>
        </w:r>
      </w:hyperlink>
    </w:p>
    <w:p w14:paraId="3C123C35" w14:textId="523B1672" w:rsidR="003A56B2" w:rsidRDefault="00B424B6" w:rsidP="003A56B2">
      <w:pPr>
        <w:pStyle w:val="Heading"/>
      </w:pPr>
      <w:r>
        <w:lastRenderedPageBreak/>
        <w:fldChar w:fldCharType="end"/>
      </w:r>
      <w:bookmarkStart w:id="1" w:name="_Toc417603781"/>
      <w:r w:rsidR="00C8386C">
        <w:t>Abbreviations</w:t>
      </w:r>
      <w:bookmarkEnd w:id="1"/>
    </w:p>
    <w:p w14:paraId="0D25A451" w14:textId="1FD19E97" w:rsidR="0084362B" w:rsidRDefault="0084362B" w:rsidP="000A3A16">
      <w:pPr>
        <w:ind w:firstLine="0"/>
        <w:rPr>
          <w:b/>
        </w:rPr>
      </w:pPr>
      <w:r>
        <w:rPr>
          <w:b/>
        </w:rPr>
        <w:t>AMINOS………………………………………………………………………..Aminoglycosides</w:t>
      </w:r>
    </w:p>
    <w:p w14:paraId="04671C49" w14:textId="47BDD7B4" w:rsidR="000A3A16" w:rsidRDefault="000A3A16" w:rsidP="000A3A16">
      <w:pPr>
        <w:ind w:firstLine="0"/>
        <w:rPr>
          <w:b/>
        </w:rPr>
      </w:pPr>
      <w:r>
        <w:rPr>
          <w:b/>
        </w:rPr>
        <w:t>CDC……………………………...………………</w:t>
      </w:r>
      <w:r w:rsidR="0084362B">
        <w:rPr>
          <w:b/>
        </w:rPr>
        <w:t>.</w:t>
      </w:r>
      <w:r>
        <w:rPr>
          <w:b/>
        </w:rPr>
        <w:t>Center</w:t>
      </w:r>
      <w:r w:rsidR="0041704E">
        <w:rPr>
          <w:b/>
        </w:rPr>
        <w:t>s</w:t>
      </w:r>
      <w:r>
        <w:rPr>
          <w:b/>
        </w:rPr>
        <w:t xml:space="preserve"> for Disease Control and Prevention </w:t>
      </w:r>
    </w:p>
    <w:p w14:paraId="02B4C403" w14:textId="16CFD74E" w:rsidR="000A3A16" w:rsidRDefault="000A3A16" w:rsidP="000A3A16">
      <w:pPr>
        <w:ind w:firstLine="0"/>
        <w:rPr>
          <w:b/>
        </w:rPr>
      </w:pPr>
      <w:r>
        <w:rPr>
          <w:b/>
        </w:rPr>
        <w:t xml:space="preserve">DIP.………………………………………………………..…………......Deep Incision Primary </w:t>
      </w:r>
    </w:p>
    <w:p w14:paraId="6BD05000" w14:textId="3B367F74" w:rsidR="000A3A16" w:rsidRDefault="000A3A16" w:rsidP="000A3A16">
      <w:pPr>
        <w:ind w:firstLine="0"/>
        <w:rPr>
          <w:b/>
        </w:rPr>
      </w:pPr>
      <w:r>
        <w:rPr>
          <w:b/>
        </w:rPr>
        <w:t xml:space="preserve">DIS.………………………………………………..............……………Deep Incision Secondary </w:t>
      </w:r>
    </w:p>
    <w:p w14:paraId="6B099225" w14:textId="6BFEE347" w:rsidR="006B392E" w:rsidRDefault="006B392E" w:rsidP="000A3A16">
      <w:pPr>
        <w:ind w:firstLine="0"/>
        <w:rPr>
          <w:b/>
        </w:rPr>
      </w:pPr>
      <w:r>
        <w:rPr>
          <w:b/>
        </w:rPr>
        <w:t>ESC2………………………………………………………………………….ES Cephalosporins</w:t>
      </w:r>
    </w:p>
    <w:p w14:paraId="10CC4C1A" w14:textId="77777777" w:rsidR="004B7C72" w:rsidRDefault="004B7C72" w:rsidP="004B7C72">
      <w:pPr>
        <w:ind w:firstLine="0"/>
        <w:rPr>
          <w:b/>
        </w:rPr>
      </w:pPr>
      <w:r>
        <w:rPr>
          <w:b/>
        </w:rPr>
        <w:t>ESC4………………………………………………………Extended-spectrum Cephalosporins</w:t>
      </w:r>
    </w:p>
    <w:p w14:paraId="0C78C939" w14:textId="5B6F52E1" w:rsidR="004B7C72" w:rsidRDefault="004B7C72" w:rsidP="000A3A16">
      <w:pPr>
        <w:ind w:firstLine="0"/>
        <w:rPr>
          <w:b/>
        </w:rPr>
      </w:pPr>
      <w:r>
        <w:rPr>
          <w:b/>
        </w:rPr>
        <w:t>FQ3…………………………………………………………</w:t>
      </w:r>
      <w:r w:rsidR="00452809">
        <w:rPr>
          <w:b/>
        </w:rPr>
        <w:t>…………………F</w:t>
      </w:r>
      <w:r>
        <w:rPr>
          <w:b/>
        </w:rPr>
        <w:t>luoroquinolones</w:t>
      </w:r>
    </w:p>
    <w:p w14:paraId="3199F096" w14:textId="443022BE" w:rsidR="000A3A16" w:rsidRDefault="000A3A16" w:rsidP="000A3A16">
      <w:pPr>
        <w:ind w:firstLine="0"/>
        <w:rPr>
          <w:b/>
        </w:rPr>
      </w:pPr>
      <w:r>
        <w:rPr>
          <w:b/>
        </w:rPr>
        <w:t xml:space="preserve">HAI.…………………………………………………………… Healthcare Associated Infection </w:t>
      </w:r>
    </w:p>
    <w:p w14:paraId="58CB6EAF" w14:textId="5694B54F" w:rsidR="00452809" w:rsidRDefault="00452809" w:rsidP="000A3A16">
      <w:pPr>
        <w:ind w:firstLine="0"/>
        <w:rPr>
          <w:b/>
        </w:rPr>
      </w:pPr>
      <w:r>
        <w:rPr>
          <w:b/>
        </w:rPr>
        <w:t>MDR1…………………………………………………………...</w:t>
      </w:r>
      <w:r w:rsidR="009425ED">
        <w:rPr>
          <w:b/>
        </w:rPr>
        <w:t>...Multidrug Resistance 1 G</w:t>
      </w:r>
      <w:r>
        <w:rPr>
          <w:b/>
        </w:rPr>
        <w:t>ene</w:t>
      </w:r>
    </w:p>
    <w:p w14:paraId="3117404A" w14:textId="0354428F" w:rsidR="009425ED" w:rsidRDefault="009425ED" w:rsidP="000A3A16">
      <w:pPr>
        <w:ind w:firstLine="0"/>
        <w:rPr>
          <w:b/>
        </w:rPr>
      </w:pPr>
      <w:r>
        <w:rPr>
          <w:b/>
        </w:rPr>
        <w:t>MDR2……………………………………………………………..Multidrug Resistance 2 Gene</w:t>
      </w:r>
    </w:p>
    <w:p w14:paraId="79AF7A23" w14:textId="2CAB0A59" w:rsidR="000A3A16" w:rsidRDefault="007677F2" w:rsidP="007677F2">
      <w:pPr>
        <w:ind w:firstLine="0"/>
        <w:rPr>
          <w:b/>
          <w:i/>
        </w:rPr>
      </w:pPr>
      <w:r>
        <w:rPr>
          <w:b/>
        </w:rPr>
        <w:t>MSSA</w:t>
      </w:r>
      <w:r w:rsidR="000A3A16">
        <w:rPr>
          <w:b/>
        </w:rPr>
        <w:t>.………</w:t>
      </w:r>
      <w:r>
        <w:rPr>
          <w:b/>
        </w:rPr>
        <w:t>…………………………………</w:t>
      </w:r>
      <w:r w:rsidR="000A3A16">
        <w:rPr>
          <w:b/>
        </w:rPr>
        <w:t>.</w:t>
      </w:r>
      <w:r>
        <w:rPr>
          <w:b/>
        </w:rPr>
        <w:t xml:space="preserve">Methicillin-Susceptible </w:t>
      </w:r>
      <w:r>
        <w:rPr>
          <w:b/>
          <w:i/>
        </w:rPr>
        <w:t>Staphylococcus aureus</w:t>
      </w:r>
    </w:p>
    <w:p w14:paraId="1AFD9174" w14:textId="39333728" w:rsidR="00040B9E" w:rsidRDefault="00040B9E" w:rsidP="00040B9E">
      <w:pPr>
        <w:ind w:firstLine="0"/>
        <w:rPr>
          <w:b/>
          <w:i/>
        </w:rPr>
      </w:pPr>
      <w:r>
        <w:rPr>
          <w:b/>
        </w:rPr>
        <w:t>MRSA</w:t>
      </w:r>
      <w:r w:rsidR="000A3A16">
        <w:rPr>
          <w:b/>
        </w:rPr>
        <w:t>.</w:t>
      </w:r>
      <w:r>
        <w:rPr>
          <w:b/>
        </w:rPr>
        <w:t xml:space="preserve">……………………………………………Methicillin-Resistant </w:t>
      </w:r>
      <w:r>
        <w:rPr>
          <w:b/>
          <w:i/>
        </w:rPr>
        <w:t>Staphylococcus aureus</w:t>
      </w:r>
    </w:p>
    <w:p w14:paraId="34CF0D8E" w14:textId="5908EDDB" w:rsidR="00EE0C44" w:rsidRPr="00EE0C44" w:rsidRDefault="00EE0C44" w:rsidP="00040B9E">
      <w:pPr>
        <w:ind w:firstLine="0"/>
        <w:rPr>
          <w:b/>
        </w:rPr>
      </w:pPr>
      <w:r>
        <w:rPr>
          <w:b/>
        </w:rPr>
        <w:t>NA……………………………………………………………………</w:t>
      </w:r>
      <w:r w:rsidR="0084362B">
        <w:rPr>
          <w:b/>
        </w:rPr>
        <w:t>.</w:t>
      </w:r>
      <w:r>
        <w:rPr>
          <w:b/>
        </w:rPr>
        <w:t>…………….Not Available</w:t>
      </w:r>
    </w:p>
    <w:p w14:paraId="59DA213E" w14:textId="439C8500" w:rsidR="00040B9E" w:rsidRDefault="00040B9E" w:rsidP="00040B9E">
      <w:pPr>
        <w:ind w:firstLine="0"/>
        <w:rPr>
          <w:b/>
        </w:rPr>
      </w:pPr>
      <w:r>
        <w:rPr>
          <w:b/>
        </w:rPr>
        <w:t>NHSN.……………………………………………………</w:t>
      </w:r>
      <w:r w:rsidR="000A3A16">
        <w:rPr>
          <w:b/>
        </w:rPr>
        <w:t>.</w:t>
      </w:r>
      <w:r>
        <w:rPr>
          <w:b/>
        </w:rPr>
        <w:t>National Healthcare Safety Network</w:t>
      </w:r>
    </w:p>
    <w:p w14:paraId="4D481A4B" w14:textId="4699BFC1" w:rsidR="00B4380D" w:rsidRDefault="00B4380D" w:rsidP="00040B9E">
      <w:pPr>
        <w:ind w:firstLine="0"/>
        <w:rPr>
          <w:b/>
        </w:rPr>
      </w:pPr>
      <w:r>
        <w:rPr>
          <w:b/>
        </w:rPr>
        <w:t>OX/METH…………………………………………………………</w:t>
      </w:r>
      <w:r w:rsidR="0084362B">
        <w:rPr>
          <w:b/>
        </w:rPr>
        <w:t>.</w:t>
      </w:r>
      <w:r>
        <w:rPr>
          <w:b/>
        </w:rPr>
        <w:t>………Oxacillin/Methicillin</w:t>
      </w:r>
    </w:p>
    <w:p w14:paraId="39DD9288" w14:textId="135E16BF" w:rsidR="00180F25" w:rsidRDefault="00180F25" w:rsidP="00040B9E">
      <w:pPr>
        <w:ind w:firstLine="0"/>
        <w:rPr>
          <w:b/>
        </w:rPr>
      </w:pPr>
      <w:r>
        <w:rPr>
          <w:b/>
        </w:rPr>
        <w:t>PIP……………………………………………………………</w:t>
      </w:r>
      <w:r w:rsidR="0084362B">
        <w:rPr>
          <w:b/>
        </w:rPr>
        <w:t>.</w:t>
      </w:r>
      <w:r>
        <w:rPr>
          <w:b/>
        </w:rPr>
        <w:t>………………………Piperacillin</w:t>
      </w:r>
    </w:p>
    <w:p w14:paraId="149CCF07" w14:textId="1B9B69BE" w:rsidR="004B7C72" w:rsidRDefault="00180F25" w:rsidP="00040B9E">
      <w:pPr>
        <w:ind w:firstLine="0"/>
        <w:rPr>
          <w:b/>
        </w:rPr>
      </w:pPr>
      <w:r>
        <w:rPr>
          <w:b/>
        </w:rPr>
        <w:t>PIP/TAZ</w:t>
      </w:r>
      <w:r w:rsidR="00EE0C44">
        <w:rPr>
          <w:b/>
        </w:rPr>
        <w:t>……………………………………………………</w:t>
      </w:r>
      <w:r w:rsidR="0084362B">
        <w:rPr>
          <w:b/>
        </w:rPr>
        <w:t>.</w:t>
      </w:r>
      <w:r w:rsidR="00EE0C44">
        <w:rPr>
          <w:b/>
        </w:rPr>
        <w:t>…………Piperacillin/Tazobactam</w:t>
      </w:r>
    </w:p>
    <w:p w14:paraId="4933F264" w14:textId="77777777" w:rsidR="0084362B" w:rsidRDefault="00040B9E" w:rsidP="00040B9E">
      <w:pPr>
        <w:ind w:firstLine="0"/>
        <w:rPr>
          <w:b/>
        </w:rPr>
      </w:pPr>
      <w:r>
        <w:rPr>
          <w:b/>
        </w:rPr>
        <w:t>SSI.……………………………………………………..…………………Surgical Site Infection</w:t>
      </w:r>
    </w:p>
    <w:p w14:paraId="23875D6D" w14:textId="34345506" w:rsidR="000A3A16" w:rsidRDefault="0084362B" w:rsidP="00040B9E">
      <w:pPr>
        <w:ind w:firstLine="0"/>
        <w:rPr>
          <w:b/>
        </w:rPr>
      </w:pPr>
      <w:r>
        <w:rPr>
          <w:b/>
        </w:rPr>
        <w:t>VAN……………………………………………………….………………………....Vancomycin</w:t>
      </w:r>
      <w:r w:rsidR="00040B9E">
        <w:rPr>
          <w:b/>
        </w:rPr>
        <w:t xml:space="preserve"> </w:t>
      </w:r>
    </w:p>
    <w:p w14:paraId="1B17F4B1" w14:textId="5BADD40A" w:rsidR="000A3A16" w:rsidRDefault="00B42ECF" w:rsidP="00B42ECF">
      <w:pPr>
        <w:ind w:firstLine="0"/>
        <w:rPr>
          <w:b/>
        </w:rPr>
      </w:pPr>
      <w:r>
        <w:rPr>
          <w:b/>
        </w:rPr>
        <w:t>VRE</w:t>
      </w:r>
      <w:r w:rsidR="000A3A16">
        <w:rPr>
          <w:b/>
        </w:rPr>
        <w:t>.…………………………………………</w:t>
      </w:r>
      <w:r w:rsidR="007F0236">
        <w:rPr>
          <w:b/>
        </w:rPr>
        <w:t xml:space="preserve">……………Vancomycin-Resistant Enterococcus </w:t>
      </w:r>
    </w:p>
    <w:p w14:paraId="5E712D26" w14:textId="30B76B3F" w:rsidR="000A3A16" w:rsidRDefault="007F0236" w:rsidP="007F0236">
      <w:pPr>
        <w:ind w:firstLine="0"/>
        <w:rPr>
          <w:b/>
        </w:rPr>
      </w:pPr>
      <w:r>
        <w:rPr>
          <w:b/>
        </w:rPr>
        <w:t>WHO</w:t>
      </w:r>
      <w:r w:rsidR="000A3A16">
        <w:rPr>
          <w:b/>
        </w:rPr>
        <w:t>.……</w:t>
      </w:r>
      <w:r>
        <w:rPr>
          <w:b/>
        </w:rPr>
        <w:t>………………………………………………………….World Health Organization</w:t>
      </w:r>
    </w:p>
    <w:p w14:paraId="59185D3F" w14:textId="77777777" w:rsidR="004F605E" w:rsidRDefault="004F605E" w:rsidP="00EB55B7">
      <w:pPr>
        <w:ind w:firstLine="0"/>
        <w:sectPr w:rsidR="004F605E" w:rsidSect="00492F5A">
          <w:pgSz w:w="12240" w:h="15840"/>
          <w:pgMar w:top="1440" w:right="1440" w:bottom="1440" w:left="1440" w:header="720" w:footer="720" w:gutter="0"/>
          <w:pgNumType w:fmt="lowerRoman"/>
          <w:cols w:space="720"/>
          <w:docGrid w:linePitch="360"/>
        </w:sectPr>
      </w:pPr>
    </w:p>
    <w:p w14:paraId="16BE18F9" w14:textId="631F579C" w:rsidR="00FB402B" w:rsidRDefault="00FF668F" w:rsidP="00CA2BC8">
      <w:pPr>
        <w:pStyle w:val="Heading1"/>
      </w:pPr>
      <w:bookmarkStart w:id="2" w:name="_Toc417603782"/>
      <w:r>
        <w:lastRenderedPageBreak/>
        <w:t>Introduction</w:t>
      </w:r>
      <w:bookmarkEnd w:id="2"/>
    </w:p>
    <w:p w14:paraId="294770FE" w14:textId="39E1B9C1" w:rsidR="0071395F" w:rsidRDefault="001F1560" w:rsidP="0071395F">
      <w:r w:rsidRPr="0000098B">
        <w:t>Approximately 27 million surgical procedures are performed in the United States each year, with up to 5% of inpatient surgery patients resulting in su</w:t>
      </w:r>
      <w:r>
        <w:t>rgical site infections</w:t>
      </w:r>
      <w:r w:rsidR="00A86014">
        <w:t xml:space="preserve"> </w:t>
      </w:r>
      <w:r w:rsidR="00A86014">
        <w:fldChar w:fldCharType="begin"/>
      </w:r>
      <w:r w:rsidR="00A86014">
        <w:instrText xml:space="preserve"> ADDIN EN.CITE &lt;EndNote&gt;&lt;Cite&gt;&lt;Author&gt;Solomkin&lt;/Author&gt;&lt;Year&gt;2017&lt;/Year&gt;&lt;IDText&gt;Introduction to the Centers for Disease Control and Prevention and the Healthcare Infection Control Practices Advisory Committee Guideline for the Prevention of Surgical Site Infections&lt;/IDText&gt;&lt;DisplayText&gt;[1]&lt;/DisplayText&gt;&lt;record&gt;&lt;dates&gt;&lt;pub-dates&gt;&lt;date&gt;2017 May/Jun&lt;/date&gt;&lt;/pub-dates&gt;&lt;year&gt;2017&lt;/year&gt;&lt;/dates&gt;&lt;keywords&gt;&lt;keyword&gt;Centers for Disease Control and Prevention (U.S.)&lt;/keyword&gt;&lt;keyword&gt;Humans&lt;/keyword&gt;&lt;keyword&gt;Infection Control&lt;/keyword&gt;&lt;keyword&gt;Surgical Wound Infection&lt;/keyword&gt;&lt;keyword&gt;United States&lt;/keyword&gt;&lt;keyword&gt;infection&lt;/keyword&gt;&lt;keyword&gt;prevention&lt;/keyword&gt;&lt;keyword&gt;surgical site infection&lt;/keyword&gt;&lt;/keywords&gt;&lt;urls&gt;&lt;related-urls&gt;&lt;url&gt;https://www.ncbi.nlm.nih.gov/pubmed/28541804&lt;/url&gt;&lt;/related-urls&gt;&lt;/urls&gt;&lt;isbn&gt;1557-8674&lt;/isbn&gt;&lt;titles&gt;&lt;title&gt;Introduction to the Centers for Disease Control and Prevention and the Healthcare Infection Control Practices Advisory Committee Guideline for the Prevention of Surgical Site Infections&lt;/title&gt;&lt;secondary-title&gt;Surg Infect (Larchmt)&lt;/secondary-title&gt;&lt;/titles&gt;&lt;pages&gt;385-393&lt;/pages&gt;&lt;number&gt;4&lt;/number&gt;&lt;contributors&gt;&lt;authors&gt;&lt;author&gt;Solomkin, J. S.&lt;/author&gt;&lt;author&gt;Mazuski, J.&lt;/author&gt;&lt;author&gt;Blanchard, J. C.&lt;/author&gt;&lt;author&gt;Itani, K. M. F.&lt;/author&gt;&lt;author&gt;Ricks, P.&lt;/author&gt;&lt;author&gt;Dellinger, E. P.&lt;/author&gt;&lt;author&gt;Allen, G.&lt;/author&gt;&lt;author&gt;Kelz, R.&lt;/author&gt;&lt;author&gt;Reinke, C. E.&lt;/author&gt;&lt;author&gt;Berríos-Torres, S. I.&lt;/author&gt;&lt;/authors&gt;&lt;/contributors&gt;&lt;language&gt;eng&lt;/language&gt;&lt;added-date format="utc"&gt;1550463949&lt;/added-date&gt;&lt;ref-type name="Journal Article"&gt;17&lt;/ref-type&gt;&lt;rec-number&gt;29&lt;/rec-number&gt;&lt;last-updated-date format="utc"&gt;1550463949&lt;/last-updated-date&gt;&lt;accession-num&gt;28541804&lt;/accession-num&gt;&lt;electronic-resource-num&gt;10.1089/sur.2017.075&lt;/electronic-resource-num&gt;&lt;volume&gt;18&lt;/volume&gt;&lt;/record&gt;&lt;/Cite&gt;&lt;/EndNote&gt;</w:instrText>
      </w:r>
      <w:r w:rsidR="00A86014">
        <w:fldChar w:fldCharType="separate"/>
      </w:r>
      <w:r w:rsidR="00A86014">
        <w:rPr>
          <w:noProof/>
        </w:rPr>
        <w:t>[1]</w:t>
      </w:r>
      <w:r w:rsidR="00A86014">
        <w:fldChar w:fldCharType="end"/>
      </w:r>
      <w:r w:rsidR="00AA6A0A">
        <w:t xml:space="preserve">. </w:t>
      </w:r>
      <w:r w:rsidRPr="0000098B">
        <w:t>Surgical site infections are defined a</w:t>
      </w:r>
      <w:r w:rsidR="00CA6460">
        <w:t>s</w:t>
      </w:r>
      <w:r w:rsidRPr="0000098B">
        <w:t xml:space="preserve"> infections that occur</w:t>
      </w:r>
      <w:r w:rsidR="00CF54A4">
        <w:t xml:space="preserve"> up to</w:t>
      </w:r>
      <w:r w:rsidRPr="0000098B">
        <w:t xml:space="preserve"> 30 days after surgery with no implant, or within </w:t>
      </w:r>
      <w:r w:rsidR="00BC56C9">
        <w:t xml:space="preserve">90 days </w:t>
      </w:r>
      <w:r w:rsidRPr="0000098B">
        <w:t>if an implant is placed and infection is related to surgery. Infections are classified as either</w:t>
      </w:r>
      <w:r w:rsidR="00BC56C9">
        <w:t xml:space="preserve"> superficial</w:t>
      </w:r>
      <w:r w:rsidR="007B64EE">
        <w:t xml:space="preserve"> </w:t>
      </w:r>
      <w:r w:rsidR="00BC56C9">
        <w:t>(typically followed for 30 days regardless of surgery type)</w:t>
      </w:r>
      <w:r w:rsidRPr="0000098B">
        <w:t>, organ/space</w:t>
      </w:r>
      <w:r w:rsidR="00C80C30">
        <w:t xml:space="preserve"> </w:t>
      </w:r>
      <w:r w:rsidR="007B64EE">
        <w:t>(followed for 30 or 90 days)</w:t>
      </w:r>
      <w:r w:rsidRPr="0000098B">
        <w:t xml:space="preserve"> infections to differentiate those that occur at the incision site from those related to the organ or space manipulated during surgery.</w:t>
      </w:r>
      <w:r w:rsidRPr="00F65D6A">
        <w:t xml:space="preserve"> This definition is used for research, quality improvement, and public reporting. Surgical site infection</w:t>
      </w:r>
      <w:r>
        <w:t>s (SSI) are</w:t>
      </w:r>
      <w:r w:rsidRPr="00F65D6A">
        <w:t xml:space="preserve"> a common healthcare associated infection</w:t>
      </w:r>
      <w:r>
        <w:t xml:space="preserve"> (HAI)</w:t>
      </w:r>
      <w:r w:rsidRPr="00F65D6A">
        <w:t>.</w:t>
      </w:r>
      <w:r>
        <w:t xml:space="preserve"> </w:t>
      </w:r>
      <w:r w:rsidR="0071395F">
        <w:t xml:space="preserve"> The aim of this document is to develop the knowledge, skills and attitudes of entry-level infection preventionists regarding surgical site infections. Upon completion of reading this document, an infection preventionist should have an understanding of: SSI definition, financial burden, risk factors, causative agents, appropriate prevention strategies and surveillance methods.</w:t>
      </w:r>
    </w:p>
    <w:p w14:paraId="4DEA067C" w14:textId="26079A7D" w:rsidR="00AD577E" w:rsidRDefault="00AD577E" w:rsidP="00AD577E">
      <w:pPr>
        <w:pStyle w:val="Heading2"/>
      </w:pPr>
      <w:bookmarkStart w:id="3" w:name="_Toc417603783"/>
      <w:r>
        <w:t>Impact of Surgical Site Infections</w:t>
      </w:r>
      <w:bookmarkEnd w:id="3"/>
      <w:r>
        <w:t xml:space="preserve"> </w:t>
      </w:r>
    </w:p>
    <w:p w14:paraId="6623D15A" w14:textId="3CD37F07" w:rsidR="001F1560" w:rsidRDefault="001F1560" w:rsidP="001F1560">
      <w:r>
        <w:t xml:space="preserve">Surgical site infections are associated with substantial morbidity that can put a patient’s life at risk, increase the number of days in the hospital and increase healthcare costs. </w:t>
      </w:r>
      <w:r w:rsidRPr="00F65D6A">
        <w:t>On average, surgical site infections will result in approximately one additional week of hospitalization and increased risk of death 2-to-11 fold increase in the risk of mortality</w:t>
      </w:r>
      <w:r w:rsidR="00B35116">
        <w:t xml:space="preserve"> </w:t>
      </w:r>
      <w:r w:rsidRPr="00F65D6A">
        <w:fldChar w:fldCharType="begin"/>
      </w:r>
      <w:r w:rsidR="00A86014">
        <w:instrText xml:space="preserve"> ADDIN EN.CITE &lt;EndNote&gt;&lt;Cite&gt;&lt;Author&gt;Solomkin&lt;/Author&gt;&lt;Year&gt;2017&lt;/Year&gt;&lt;IDText&gt;Introduction to the Centers for Disease Control and Prevention and the Healthcare Infection Control Practices Advisory Committee Guideline for the Prevention of Surgical Site Infections&lt;/IDText&gt;&lt;DisplayText&gt;[1]&lt;/DisplayText&gt;&lt;record&gt;&lt;dates&gt;&lt;pub-dates&gt;&lt;date&gt;2017 May/Jun&lt;/date&gt;&lt;/pub-dates&gt;&lt;year&gt;2017&lt;/year&gt;&lt;/dates&gt;&lt;keywords&gt;&lt;keyword&gt;Centers for Disease Control and Prevention (U.S.)&lt;/keyword&gt;&lt;keyword&gt;Humans&lt;/keyword&gt;&lt;keyword&gt;Infection Control&lt;/keyword&gt;&lt;keyword&gt;Surgical Wound Infection&lt;/keyword&gt;&lt;keyword&gt;United States&lt;/keyword&gt;&lt;keyword&gt;infection&lt;/keyword&gt;&lt;keyword&gt;prevention&lt;/keyword&gt;&lt;keyword&gt;surgical site infection&lt;/keyword&gt;&lt;/keywords&gt;&lt;urls&gt;&lt;related-urls&gt;&lt;url&gt;https://www.ncbi.nlm.nih.gov/pubmed/28541804&lt;/url&gt;&lt;/related-urls&gt;&lt;/urls&gt;&lt;isbn&gt;1557-8674&lt;/isbn&gt;&lt;titles&gt;&lt;title&gt;Introduction to the Centers for Disease Control and Prevention and the Healthcare Infection Control Practices Advisory Committee Guideline for the Prevention of Surgical Site Infections&lt;/title&gt;&lt;secondary-title&gt;Surg Infect (Larchmt)&lt;/secondary-title&gt;&lt;/titles&gt;&lt;pages&gt;385-393&lt;/pages&gt;&lt;number&gt;4&lt;/number&gt;&lt;contributors&gt;&lt;authors&gt;&lt;author&gt;Solomkin, J. S.&lt;/author&gt;&lt;author&gt;Mazuski, J.&lt;/author&gt;&lt;author&gt;Blanchard, J. C.&lt;/author&gt;&lt;author&gt;Itani, K. M. F.&lt;/author&gt;&lt;author&gt;Ricks, P.&lt;/author&gt;&lt;author&gt;Dellinger, E. P.&lt;/author&gt;&lt;author&gt;Allen, G.&lt;/author&gt;&lt;author&gt;Kelz, R.&lt;/author&gt;&lt;author&gt;Reinke, C. E.&lt;/author&gt;&lt;author&gt;Berríos-Torres, S. I.&lt;/author&gt;&lt;/authors&gt;&lt;/contributors&gt;&lt;language&gt;eng&lt;/language&gt;&lt;added-date format="utc"&gt;1550463949&lt;/added-date&gt;&lt;ref-type name="Journal Article"&gt;17&lt;/ref-type&gt;&lt;rec-number&gt;29&lt;/rec-number&gt;&lt;last-updated-date format="utc"&gt;1550463949&lt;/last-updated-date&gt;&lt;accession-num&gt;28541804&lt;/accession-num&gt;&lt;electronic-resource-num&gt;10.1089/sur.2017.075&lt;/electronic-resource-num&gt;&lt;volume&gt;18&lt;/volume&gt;&lt;/record&gt;&lt;/Cite&gt;&lt;/EndNote&gt;</w:instrText>
      </w:r>
      <w:r w:rsidRPr="00F65D6A">
        <w:fldChar w:fldCharType="separate"/>
      </w:r>
      <w:r w:rsidR="00A86014">
        <w:rPr>
          <w:noProof/>
        </w:rPr>
        <w:t>[1]</w:t>
      </w:r>
      <w:r w:rsidRPr="00F65D6A">
        <w:fldChar w:fldCharType="end"/>
      </w:r>
      <w:r w:rsidRPr="00F65D6A">
        <w:t>.</w:t>
      </w:r>
      <w:r>
        <w:t xml:space="preserve"> </w:t>
      </w:r>
      <w:r w:rsidRPr="00F65D6A">
        <w:t xml:space="preserve">Most patients make a full </w:t>
      </w:r>
      <w:r w:rsidRPr="00F65D6A">
        <w:lastRenderedPageBreak/>
        <w:t xml:space="preserve">recovery from an SSI but 77% of mortality in patients with an SSI can be attributed to the infection </w:t>
      </w:r>
      <w:r w:rsidRPr="00F65D6A">
        <w:fldChar w:fldCharType="begin"/>
      </w:r>
      <w:r w:rsidR="00A86014">
        <w:instrText xml:space="preserve"> ADDIN EN.CITE &lt;EndNote&gt;&lt;Cite&gt;&lt;Author&gt;Ban&lt;/Author&gt;&lt;Year&gt;2017&lt;/Year&gt;&lt;IDText&gt;Executive Summary of the American College of Surgeons/Surgical Infection Society Surgical Site Infection Guidelines-2016 Update&lt;/IDText&gt;&lt;DisplayText&gt;[2]&lt;/DisplayText&gt;&lt;record&gt;&lt;dates&gt;&lt;pub-dates&gt;&lt;date&gt;2017 May/Jun&lt;/date&gt;&lt;/pub-dates&gt;&lt;year&gt;2017&lt;/year&gt;&lt;/dates&gt;&lt;keywords&gt;&lt;keyword&gt;Humans&lt;/keyword&gt;&lt;keyword&gt;Practice Guidelines as Topic&lt;/keyword&gt;&lt;keyword&gt;Societies, Medical&lt;/keyword&gt;&lt;keyword&gt;Surgeons&lt;/keyword&gt;&lt;keyword&gt;Surgical Wound Infection&lt;/keyword&gt;&lt;keyword&gt;United States&lt;/keyword&gt;&lt;/keywords&gt;&lt;urls&gt;&lt;related-urls&gt;&lt;url&gt;https://www.ncbi.nlm.nih.gov/pubmed/28541808&lt;/url&gt;&lt;/related-urls&gt;&lt;/urls&gt;&lt;isbn&gt;1557-8674&lt;/isbn&gt;&lt;titles&gt;&lt;title&gt;Executive Summary of the American College of Surgeons/Surgical Infection Society Surgical Site Infection Guidelines-2016 Update&lt;/title&gt;&lt;secondary-title&gt;Surg Infect (Larchmt)&lt;/secondary-title&gt;&lt;/titles&gt;&lt;pages&gt;379-382&lt;/pages&gt;&lt;number&gt;4&lt;/number&gt;&lt;contributors&gt;&lt;authors&gt;&lt;author&gt;Ban, K. A.&lt;/author&gt;&lt;author&gt;Minei, J. P.&lt;/author&gt;&lt;author&gt;Laronga, C.&lt;/author&gt;&lt;author&gt;Harbrecht, B. G.&lt;/author&gt;&lt;author&gt;Jensen, E. H.&lt;/author&gt;&lt;author&gt;Fry, D. E.&lt;/author&gt;&lt;author&gt;Itani, K. M. F.&lt;/author&gt;&lt;author&gt;Dellinger, E. P.&lt;/author&gt;&lt;author&gt;Ko, C. Y.&lt;/author&gt;&lt;author&gt;Duane, T. M.&lt;/author&gt;&lt;/authors&gt;&lt;/contributors&gt;&lt;language&gt;eng&lt;/language&gt;&lt;added-date format="utc"&gt;1551489686&lt;/added-date&gt;&lt;ref-type name="Journal Article"&gt;17&lt;/ref-type&gt;&lt;rec-number&gt;46&lt;/rec-number&gt;&lt;last-updated-date format="utc"&gt;1551489686&lt;/last-updated-date&gt;&lt;accession-num&gt;28541808&lt;/accession-num&gt;&lt;electronic-resource-num&gt;10.1089/sur.2016.214&lt;/electronic-resource-num&gt;&lt;volume&gt;18&lt;/volume&gt;&lt;/record&gt;&lt;/Cite&gt;&lt;/EndNote&gt;</w:instrText>
      </w:r>
      <w:r w:rsidRPr="00F65D6A">
        <w:fldChar w:fldCharType="separate"/>
      </w:r>
      <w:r w:rsidR="00A86014">
        <w:rPr>
          <w:noProof/>
        </w:rPr>
        <w:t>[2]</w:t>
      </w:r>
      <w:r w:rsidRPr="00F65D6A">
        <w:fldChar w:fldCharType="end"/>
      </w:r>
      <w:r w:rsidRPr="00F65D6A">
        <w:t>.</w:t>
      </w:r>
      <w:r>
        <w:t xml:space="preserve"> </w:t>
      </w:r>
      <w:r w:rsidRPr="00F65D6A">
        <w:t>The impact of an SSI on both the patient</w:t>
      </w:r>
      <w:r w:rsidR="00CF54A4">
        <w:t xml:space="preserve"> and healthcare system is different </w:t>
      </w:r>
      <w:r w:rsidRPr="00F65D6A">
        <w:t>based on the causative agent. For example, Superficial incisional SSIs often do not require hospitalization and are inconsistently diagnosed by post-discharge surveillance systems</w:t>
      </w:r>
      <w:r w:rsidR="00B35116">
        <w:t xml:space="preserve"> </w:t>
      </w:r>
      <w:r w:rsidR="00B35116">
        <w:fldChar w:fldCharType="begin"/>
      </w:r>
      <w:r w:rsidR="00A86014">
        <w:instrText xml:space="preserve"> ADDIN EN.CITE &lt;EndNote&gt;&lt;Cite&gt;&lt;Author&gt;Solomkin&lt;/Author&gt;&lt;Year&gt;2017&lt;/Year&gt;&lt;IDText&gt;Introduction to the Centers for Disease Control and Prevention and the Healthcare Infection Control Practices Advisory Committee Guideline for the Prevention of Surgical Site Infections&lt;/IDText&gt;&lt;DisplayText&gt;[1]&lt;/DisplayText&gt;&lt;record&gt;&lt;dates&gt;&lt;pub-dates&gt;&lt;date&gt;2017 May/Jun&lt;/date&gt;&lt;/pub-dates&gt;&lt;year&gt;2017&lt;/year&gt;&lt;/dates&gt;&lt;keywords&gt;&lt;keyword&gt;Centers for Disease Control and Prevention (U.S.)&lt;/keyword&gt;&lt;keyword&gt;Humans&lt;/keyword&gt;&lt;keyword&gt;Infection Control&lt;/keyword&gt;&lt;keyword&gt;Surgical Wound Infection&lt;/keyword&gt;&lt;keyword&gt;United States&lt;/keyword&gt;&lt;keyword&gt;infection&lt;/keyword&gt;&lt;keyword&gt;prevention&lt;/keyword&gt;&lt;keyword&gt;surgical site infection&lt;/keyword&gt;&lt;/keywords&gt;&lt;urls&gt;&lt;related-urls&gt;&lt;url&gt;https://www.ncbi.nlm.nih.gov/pubmed/28541804&lt;/url&gt;&lt;/related-urls&gt;&lt;/urls&gt;&lt;isbn&gt;1557-8674&lt;/isbn&gt;&lt;titles&gt;&lt;title&gt;Introduction to the Centers for Disease Control and Prevention and the Healthcare Infection Control Practices Advisory Committee Guideline for the Prevention of Surgical Site Infections&lt;/title&gt;&lt;secondary-title&gt;Surg Infect (Larchmt)&lt;/secondary-title&gt;&lt;/titles&gt;&lt;pages&gt;385-393&lt;/pages&gt;&lt;number&gt;4&lt;/number&gt;&lt;contributors&gt;&lt;authors&gt;&lt;author&gt;Solomkin, J. S.&lt;/author&gt;&lt;author&gt;Mazuski, J.&lt;/author&gt;&lt;author&gt;Blanchard, J. C.&lt;/author&gt;&lt;author&gt;Itani, K. M. F.&lt;/author&gt;&lt;author&gt;Ricks, P.&lt;/author&gt;&lt;author&gt;Dellinger, E. P.&lt;/author&gt;&lt;author&gt;Allen, G.&lt;/author&gt;&lt;author&gt;Kelz, R.&lt;/author&gt;&lt;author&gt;Reinke, C. E.&lt;/author&gt;&lt;author&gt;Berríos-Torres, S. I.&lt;/author&gt;&lt;/authors&gt;&lt;/contributors&gt;&lt;language&gt;eng&lt;/language&gt;&lt;added-date format="utc"&gt;1550463949&lt;/added-date&gt;&lt;ref-type name="Journal Article"&gt;17&lt;/ref-type&gt;&lt;rec-number&gt;29&lt;/rec-number&gt;&lt;last-updated-date format="utc"&gt;1550463949&lt;/last-updated-date&gt;&lt;accession-num&gt;28541804&lt;/accession-num&gt;&lt;electronic-resource-num&gt;10.1089/sur.2017.075&lt;/electronic-resource-num&gt;&lt;volume&gt;18&lt;/volume&gt;&lt;/record&gt;&lt;/Cite&gt;&lt;/EndNote&gt;</w:instrText>
      </w:r>
      <w:r w:rsidR="00B35116">
        <w:fldChar w:fldCharType="separate"/>
      </w:r>
      <w:r w:rsidR="00A86014">
        <w:rPr>
          <w:noProof/>
        </w:rPr>
        <w:t>[1]</w:t>
      </w:r>
      <w:r w:rsidR="00B35116">
        <w:fldChar w:fldCharType="end"/>
      </w:r>
      <w:r w:rsidRPr="00F65D6A">
        <w:t>. The cost to treat complications associated with surgical site infections can be as much as $20,785</w:t>
      </w:r>
      <w:r w:rsidR="00513591">
        <w:t xml:space="preserve"> per patient</w:t>
      </w:r>
      <w:r>
        <w:t xml:space="preserve"> and with an annual cost of $10 billion</w:t>
      </w:r>
      <w:r w:rsidRPr="00F65D6A">
        <w:t xml:space="preserve"> </w:t>
      </w:r>
      <w:r w:rsidRPr="00F65D6A">
        <w:fldChar w:fldCharType="begin"/>
      </w:r>
      <w:r w:rsidR="00A86014">
        <w:instrText xml:space="preserve"> ADDIN EN.CITE &lt;EndNote&gt;&lt;Cite&gt;&lt;Author&gt;Nasser&lt;/Author&gt;&lt;Year&gt;2018&lt;/Year&gt;&lt;IDText&gt;Risk Factors and Prevention of Surgical Site Infections Following Spinal Procedures&lt;/IDText&gt;&lt;DisplayText&gt;[3]&lt;/DisplayText&gt;&lt;record&gt;&lt;dates&gt;&lt;pub-dates&gt;&lt;date&gt;Dec&lt;/date&gt;&lt;/pub-dates&gt;&lt;year&gt;2018&lt;/year&gt;&lt;/dates&gt;&lt;keywords&gt;&lt;keyword&gt;postoperative infection&lt;/keyword&gt;&lt;keyword&gt;spine infection&lt;/keyword&gt;&lt;keyword&gt;spine surgery&lt;/keyword&gt;&lt;keyword&gt;surgical site infection&lt;/keyword&gt;&lt;/keywords&gt;&lt;urls&gt;&lt;related-urls&gt;&lt;url&gt;https://www.ncbi.nlm.nih.gov/pubmed/30574437&lt;/url&gt;&lt;/related-urls&gt;&lt;/urls&gt;&lt;isbn&gt;2192-5682&lt;/isbn&gt;&lt;custom2&gt;PMC6295823&lt;/custom2&gt;&lt;titles&gt;&lt;title&gt;Risk Factors and Prevention of Surgical Site Infections Following Spinal Procedures&lt;/title&gt;&lt;secondary-title&gt;Global Spine J&lt;/secondary-title&gt;&lt;/titles&gt;&lt;pages&gt;44S-48S&lt;/pages&gt;&lt;number&gt;4 Suppl&lt;/number&gt;&lt;contributors&gt;&lt;authors&gt;&lt;author&gt;Nasser, R.&lt;/author&gt;&lt;author&gt;Kosty, J. A.&lt;/author&gt;&lt;author&gt;Shah, S.&lt;/author&gt;&lt;author&gt;Wang, J.&lt;/author&gt;&lt;author&gt;Cheng, J.&lt;/author&gt;&lt;/authors&gt;&lt;/contributors&gt;&lt;edition&gt;2018/12/13&lt;/edition&gt;&lt;language&gt;eng&lt;/language&gt;&lt;added-date format="utc"&gt;1550456574&lt;/added-date&gt;&lt;ref-type name="Journal Article"&gt;17&lt;/ref-type&gt;&lt;rec-number&gt;12&lt;/rec-number&gt;&lt;last-updated-date format="utc"&gt;1550456574&lt;/last-updated-date&gt;&lt;accession-num&gt;30574437&lt;/accession-num&gt;&lt;electronic-resource-num&gt;10.1177/2192568218806275&lt;/electronic-resource-num&gt;&lt;volume&gt;8&lt;/volume&gt;&lt;/record&gt;&lt;/Cite&gt;&lt;/EndNote&gt;</w:instrText>
      </w:r>
      <w:r w:rsidRPr="00F65D6A">
        <w:fldChar w:fldCharType="separate"/>
      </w:r>
      <w:r w:rsidR="00A86014">
        <w:rPr>
          <w:noProof/>
        </w:rPr>
        <w:t>[3]</w:t>
      </w:r>
      <w:r w:rsidRPr="00F65D6A">
        <w:fldChar w:fldCharType="end"/>
      </w:r>
      <w:r>
        <w:t xml:space="preserve">. </w:t>
      </w:r>
      <w:r w:rsidRPr="00F65D6A">
        <w:t>It is important to note tha</w:t>
      </w:r>
      <w:r>
        <w:t>t these</w:t>
      </w:r>
      <w:r w:rsidRPr="00F65D6A">
        <w:t xml:space="preserve"> estimates are probably an understatement given patient follow-up can be difficult post-discharge. </w:t>
      </w:r>
    </w:p>
    <w:p w14:paraId="639A20E5" w14:textId="07235838" w:rsidR="001F1560" w:rsidRDefault="001F1560" w:rsidP="001F1560"/>
    <w:p w14:paraId="062BB8D3" w14:textId="77777777" w:rsidR="001F1560" w:rsidRPr="001F1560" w:rsidRDefault="001F1560" w:rsidP="001F1560">
      <w:pPr>
        <w:ind w:firstLine="0"/>
      </w:pPr>
    </w:p>
    <w:p w14:paraId="53942EB4" w14:textId="76D08A20" w:rsidR="00577776" w:rsidRDefault="00577776" w:rsidP="00A24063">
      <w:pPr>
        <w:pStyle w:val="Heading1"/>
      </w:pPr>
      <w:bookmarkStart w:id="4" w:name="_Toc417603784"/>
      <w:r w:rsidRPr="0075040A">
        <w:lastRenderedPageBreak/>
        <w:t>Methods</w:t>
      </w:r>
      <w:bookmarkEnd w:id="4"/>
    </w:p>
    <w:p w14:paraId="2886CC23" w14:textId="267AE9D4" w:rsidR="0075040A" w:rsidRDefault="0075040A" w:rsidP="0075040A">
      <w:pPr>
        <w:rPr>
          <w:i/>
        </w:rPr>
      </w:pPr>
      <w:r>
        <w:t>A comprehensive literature review was conducted in database</w:t>
      </w:r>
      <w:r w:rsidR="00770417">
        <w:t>s: PubM</w:t>
      </w:r>
      <w:r w:rsidR="006F4D0C">
        <w:t>ed, Google Scholar, PittC</w:t>
      </w:r>
      <w:r>
        <w:t xml:space="preserve">at+ and </w:t>
      </w:r>
      <w:r w:rsidR="0084577C">
        <w:t>Cambridge Core</w:t>
      </w:r>
      <w:r w:rsidR="005C499A">
        <w:t xml:space="preserve"> to</w:t>
      </w:r>
      <w:r w:rsidR="00B47C35">
        <w:t xml:space="preserve"> compile and analyze literature.</w:t>
      </w:r>
      <w:r w:rsidR="00621D58">
        <w:t xml:space="preserve"> </w:t>
      </w:r>
      <w:r w:rsidR="0084577C">
        <w:t>The following search terms were used: surgical site infection, SSI, surgery infection prevention</w:t>
      </w:r>
      <w:r w:rsidR="00E3214C">
        <w:t xml:space="preserve"> strategies</w:t>
      </w:r>
      <w:r w:rsidR="0084577C">
        <w:t xml:space="preserve">, preoperative prevention, perioperative prevention, postoperative prevention, </w:t>
      </w:r>
      <w:r w:rsidR="00380A7D">
        <w:t>surgical site infection risk factors, HAI surveillance, and post-discharge surveillance methods.</w:t>
      </w:r>
      <w:r w:rsidR="00723A20">
        <w:t xml:space="preserve"> </w:t>
      </w:r>
      <w:r w:rsidR="00B47C35">
        <w:t xml:space="preserve"> The articles were screened for publication within the past 10 years and availability in English. </w:t>
      </w:r>
      <w:r w:rsidR="00672DAF">
        <w:t xml:space="preserve"> The World Health Organization’s </w:t>
      </w:r>
      <w:r w:rsidR="00D015FD" w:rsidRPr="00672DAF">
        <w:rPr>
          <w:i/>
        </w:rPr>
        <w:t>Global</w:t>
      </w:r>
      <w:r w:rsidR="00A102DA" w:rsidRPr="00672DAF">
        <w:rPr>
          <w:i/>
        </w:rPr>
        <w:t xml:space="preserve"> guidelines </w:t>
      </w:r>
      <w:r w:rsidR="00672DAF" w:rsidRPr="00672DAF">
        <w:rPr>
          <w:i/>
        </w:rPr>
        <w:t>on the Prevention of Surgical Site I</w:t>
      </w:r>
      <w:r w:rsidR="00D015FD" w:rsidRPr="00672DAF">
        <w:rPr>
          <w:i/>
        </w:rPr>
        <w:t>nfections</w:t>
      </w:r>
      <w:r w:rsidR="00D015FD">
        <w:t xml:space="preserve"> </w:t>
      </w:r>
      <w:r w:rsidR="00672DAF">
        <w:t>was</w:t>
      </w:r>
      <w:r w:rsidR="00D015FD">
        <w:t xml:space="preserve"> </w:t>
      </w:r>
      <w:r w:rsidR="00A102DA">
        <w:t xml:space="preserve">essential in gaining knowledge of the current prevention strategies for surgical site infections. </w:t>
      </w:r>
    </w:p>
    <w:p w14:paraId="1642162C" w14:textId="2437688E" w:rsidR="00F308CF" w:rsidRPr="00F308CF" w:rsidRDefault="00F308CF" w:rsidP="0075040A">
      <w:r>
        <w:t xml:space="preserve">To find literature about the </w:t>
      </w:r>
      <w:r w:rsidR="00D91559">
        <w:t xml:space="preserve">causative agents </w:t>
      </w:r>
      <w:r w:rsidR="00FA6E5D">
        <w:rPr>
          <w:i/>
        </w:rPr>
        <w:t>Staphylococcus</w:t>
      </w:r>
      <w:r>
        <w:rPr>
          <w:i/>
        </w:rPr>
        <w:t xml:space="preserve"> </w:t>
      </w:r>
      <w:r w:rsidR="00FA6E5D">
        <w:rPr>
          <w:i/>
        </w:rPr>
        <w:t>a</w:t>
      </w:r>
      <w:r>
        <w:rPr>
          <w:i/>
        </w:rPr>
        <w:t xml:space="preserve">ureus </w:t>
      </w:r>
      <w:r>
        <w:t xml:space="preserve">and </w:t>
      </w:r>
      <w:r w:rsidR="00FA6E5D" w:rsidRPr="00FA6E5D">
        <w:rPr>
          <w:i/>
        </w:rPr>
        <w:t>Klebsiella</w:t>
      </w:r>
      <w:r w:rsidR="005C4033">
        <w:rPr>
          <w:i/>
        </w:rPr>
        <w:t xml:space="preserve"> spp.</w:t>
      </w:r>
      <w:r w:rsidR="00616E59">
        <w:rPr>
          <w:i/>
        </w:rPr>
        <w:t>,</w:t>
      </w:r>
      <w:r w:rsidR="00613422">
        <w:t xml:space="preserve"> a search in</w:t>
      </w:r>
      <w:r w:rsidR="00616E59">
        <w:rPr>
          <w:i/>
        </w:rPr>
        <w:t xml:space="preserve"> </w:t>
      </w:r>
      <w:r>
        <w:t>Pu</w:t>
      </w:r>
      <w:r w:rsidR="005C123B">
        <w:t>bmed and</w:t>
      </w:r>
      <w:r w:rsidR="00A27863">
        <w:t xml:space="preserve"> Cambridge Core</w:t>
      </w:r>
      <w:r w:rsidR="00D91559">
        <w:t xml:space="preserve"> was completed</w:t>
      </w:r>
      <w:r w:rsidR="00A27863">
        <w:t xml:space="preserve">. </w:t>
      </w:r>
      <w:r w:rsidR="00D91559">
        <w:t xml:space="preserve"> Additionally, t</w:t>
      </w:r>
      <w:r w:rsidR="00A27863">
        <w:t>h</w:t>
      </w:r>
      <w:r w:rsidR="005C123B">
        <w:t xml:space="preserve">e </w:t>
      </w:r>
      <w:r w:rsidR="00A27863">
        <w:t>20</w:t>
      </w:r>
      <w:r w:rsidR="00A27863" w:rsidRPr="00A27863">
        <w:rPr>
          <w:vertAlign w:val="superscript"/>
        </w:rPr>
        <w:t>th</w:t>
      </w:r>
      <w:r w:rsidR="00A27863">
        <w:t xml:space="preserve"> edition of the </w:t>
      </w:r>
      <w:r w:rsidR="00DB3735">
        <w:t>Control of Communicable</w:t>
      </w:r>
      <w:r w:rsidR="00320664">
        <w:t xml:space="preserve"> Diseases Manual</w:t>
      </w:r>
      <w:r w:rsidR="00A27863">
        <w:t xml:space="preserve"> was used to find the incubation period, transmission modes and </w:t>
      </w:r>
      <w:r w:rsidR="00D91559">
        <w:t>methods of diagnosis specific to the pathogen.</w:t>
      </w:r>
    </w:p>
    <w:p w14:paraId="01CF1673" w14:textId="77777777" w:rsidR="0075040A" w:rsidRPr="0075040A" w:rsidRDefault="0075040A" w:rsidP="0075040A">
      <w:pPr>
        <w:ind w:firstLine="0"/>
      </w:pPr>
    </w:p>
    <w:p w14:paraId="39A1733F" w14:textId="77777777" w:rsidR="0075040A" w:rsidRPr="0075040A" w:rsidRDefault="0075040A" w:rsidP="0075040A">
      <w:pPr>
        <w:ind w:firstLine="0"/>
        <w:rPr>
          <w:highlight w:val="yellow"/>
        </w:rPr>
      </w:pPr>
    </w:p>
    <w:p w14:paraId="1CFA722A" w14:textId="016F20D3" w:rsidR="00A24063" w:rsidRDefault="00A24063" w:rsidP="00A24063">
      <w:pPr>
        <w:pStyle w:val="Heading1"/>
      </w:pPr>
      <w:bookmarkStart w:id="5" w:name="_Toc417603785"/>
      <w:r>
        <w:lastRenderedPageBreak/>
        <w:t>Classification of Surgical Site Infections</w:t>
      </w:r>
      <w:bookmarkEnd w:id="5"/>
    </w:p>
    <w:p w14:paraId="6575DAD2" w14:textId="0BCA4D32" w:rsidR="001F1560" w:rsidRPr="00677630" w:rsidRDefault="001F1560" w:rsidP="00C8386C">
      <w:pPr>
        <w:ind w:left="2" w:firstLine="718"/>
      </w:pPr>
      <w:r>
        <w:t>SSIs are classified into three types depending on the depth of the infection penetration into the wound: superficial incisional, deep incisional and organ/space</w:t>
      </w:r>
      <w:r w:rsidR="002E390E">
        <w:t xml:space="preserve"> </w:t>
      </w:r>
      <w:r>
        <w:t>(Figure 1</w:t>
      </w:r>
      <w:r w:rsidR="00621D58">
        <w:t xml:space="preserve"> [4]</w:t>
      </w:r>
      <w:r>
        <w:t xml:space="preserve">).  The classification of surgical site infections is widely used for pay-for-performance comparisons, public reporting and interfacility comparison. </w:t>
      </w:r>
    </w:p>
    <w:p w14:paraId="75588BD8" w14:textId="77777777" w:rsidR="001F1560" w:rsidRPr="001F455C" w:rsidRDefault="001F1560" w:rsidP="001F1560">
      <w:pPr>
        <w:rPr>
          <w:u w:val="single"/>
        </w:rPr>
      </w:pPr>
      <w:r w:rsidRPr="001F455C">
        <w:rPr>
          <w:u w:val="single"/>
        </w:rPr>
        <w:t>Classification 1: Superficial incisional</w:t>
      </w:r>
    </w:p>
    <w:p w14:paraId="69138770" w14:textId="77777777" w:rsidR="006313B5" w:rsidRDefault="006313B5" w:rsidP="001F1560">
      <w:pPr>
        <w:pStyle w:val="ListParagraph"/>
        <w:numPr>
          <w:ilvl w:val="0"/>
          <w:numId w:val="14"/>
        </w:numPr>
        <w:contextualSpacing/>
        <w:jc w:val="left"/>
      </w:pPr>
      <w:r>
        <w:t>Infection occurs within 30 days after an operative procedure</w:t>
      </w:r>
    </w:p>
    <w:p w14:paraId="60F9CA56" w14:textId="2D3FC355" w:rsidR="001F1560" w:rsidRPr="00F65D6A" w:rsidRDefault="001F1560" w:rsidP="001F1560">
      <w:pPr>
        <w:pStyle w:val="ListParagraph"/>
        <w:numPr>
          <w:ilvl w:val="0"/>
          <w:numId w:val="14"/>
        </w:numPr>
        <w:contextualSpacing/>
        <w:jc w:val="left"/>
      </w:pPr>
      <w:r w:rsidRPr="00F65D6A">
        <w:t>Involves only skin or subcutaneous tissue at the incision site</w:t>
      </w:r>
    </w:p>
    <w:p w14:paraId="69D44298" w14:textId="77777777" w:rsidR="001F1560" w:rsidRPr="001F455C" w:rsidRDefault="001F1560" w:rsidP="001F1560">
      <w:pPr>
        <w:rPr>
          <w:u w:val="single"/>
        </w:rPr>
      </w:pPr>
      <w:r w:rsidRPr="001F455C">
        <w:rPr>
          <w:u w:val="single"/>
        </w:rPr>
        <w:t>Classification 2: Deep incisional</w:t>
      </w:r>
    </w:p>
    <w:p w14:paraId="4E3E0B94" w14:textId="77777777" w:rsidR="00C60FE1" w:rsidRDefault="00C60FE1" w:rsidP="001F1560">
      <w:pPr>
        <w:pStyle w:val="ListParagraph"/>
        <w:numPr>
          <w:ilvl w:val="0"/>
          <w:numId w:val="14"/>
        </w:numPr>
        <w:contextualSpacing/>
        <w:jc w:val="left"/>
      </w:pPr>
      <w:r>
        <w:t>Infection occurs within 30 or 90 days after an operative procedure</w:t>
      </w:r>
    </w:p>
    <w:p w14:paraId="1ED0D68C" w14:textId="4CC3819D" w:rsidR="00C60FE1" w:rsidRDefault="00C60FE1" w:rsidP="001F1560">
      <w:pPr>
        <w:pStyle w:val="ListParagraph"/>
        <w:numPr>
          <w:ilvl w:val="0"/>
          <w:numId w:val="14"/>
        </w:numPr>
        <w:contextualSpacing/>
        <w:jc w:val="left"/>
      </w:pPr>
      <w:r>
        <w:t>Involves deep soft tissues of the incision</w:t>
      </w:r>
    </w:p>
    <w:p w14:paraId="0F0BBD01" w14:textId="3D4F1B23" w:rsidR="001F1560" w:rsidRPr="00F65D6A" w:rsidRDefault="001F1560" w:rsidP="001F1560">
      <w:pPr>
        <w:pStyle w:val="ListParagraph"/>
        <w:numPr>
          <w:ilvl w:val="0"/>
          <w:numId w:val="14"/>
        </w:numPr>
        <w:contextualSpacing/>
        <w:jc w:val="left"/>
      </w:pPr>
      <w:r w:rsidRPr="00F65D6A">
        <w:t>Deep incision primary (DIP)–SSI identified in a primary incision in a patient who has had an operation with 1 or more incisions</w:t>
      </w:r>
    </w:p>
    <w:p w14:paraId="505E8589" w14:textId="77777777" w:rsidR="001F1560" w:rsidRPr="00F65D6A" w:rsidRDefault="001F1560" w:rsidP="001F1560">
      <w:pPr>
        <w:pStyle w:val="ListParagraph"/>
        <w:numPr>
          <w:ilvl w:val="0"/>
          <w:numId w:val="14"/>
        </w:numPr>
        <w:contextualSpacing/>
        <w:jc w:val="left"/>
      </w:pPr>
      <w:r w:rsidRPr="00F65D6A">
        <w:t>Deep incision secondary (DIS)—SSI identified in a secondary incision in a patient who has had an operation with more than 1 incision</w:t>
      </w:r>
    </w:p>
    <w:p w14:paraId="5535BF1F" w14:textId="77777777" w:rsidR="001F1560" w:rsidRPr="001F455C" w:rsidRDefault="001F1560" w:rsidP="001F1560">
      <w:pPr>
        <w:rPr>
          <w:u w:val="single"/>
        </w:rPr>
      </w:pPr>
      <w:r w:rsidRPr="001F455C">
        <w:rPr>
          <w:u w:val="single"/>
        </w:rPr>
        <w:t>Classification 3: Organ/space</w:t>
      </w:r>
    </w:p>
    <w:p w14:paraId="09F1E6C0" w14:textId="3A879359" w:rsidR="001F1560" w:rsidRPr="008D52B5" w:rsidRDefault="001F1560" w:rsidP="001F1560">
      <w:pPr>
        <w:pStyle w:val="ListParagraph"/>
        <w:numPr>
          <w:ilvl w:val="0"/>
          <w:numId w:val="14"/>
        </w:numPr>
        <w:contextualSpacing/>
        <w:jc w:val="left"/>
      </w:pPr>
      <w:r w:rsidRPr="00F65D6A">
        <w:t>Involves any part of the body</w:t>
      </w:r>
      <w:r w:rsidR="00C60FE1">
        <w:t>, excluding the skin incision, fascia, or muscle layers, that is opened or manipulated during the operative procedure</w:t>
      </w:r>
      <w:r w:rsidRPr="00F65D6A">
        <w:t xml:space="preserve"> </w:t>
      </w:r>
    </w:p>
    <w:p w14:paraId="38AD251F" w14:textId="77777777" w:rsidR="001F1560" w:rsidRPr="001F1560" w:rsidRDefault="001F1560" w:rsidP="001F1560"/>
    <w:p w14:paraId="68F91E74" w14:textId="77777777" w:rsidR="00A24063" w:rsidRDefault="00A24063" w:rsidP="002E390E">
      <w:pPr>
        <w:keepNext/>
        <w:ind w:firstLine="1350"/>
        <w:contextualSpacing/>
        <w:jc w:val="left"/>
      </w:pPr>
      <w:r w:rsidRPr="00F65D6A">
        <w:rPr>
          <w:noProof/>
        </w:rPr>
        <w:lastRenderedPageBreak/>
        <w:drawing>
          <wp:inline distT="0" distB="0" distL="0" distR="0" wp14:anchorId="41605613" wp14:editId="27D2E415">
            <wp:extent cx="3910734" cy="27940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1561" cy="2801735"/>
                    </a:xfrm>
                    <a:prstGeom prst="rect">
                      <a:avLst/>
                    </a:prstGeom>
                    <a:noFill/>
                    <a:ln>
                      <a:noFill/>
                    </a:ln>
                  </pic:spPr>
                </pic:pic>
              </a:graphicData>
            </a:graphic>
          </wp:inline>
        </w:drawing>
      </w:r>
    </w:p>
    <w:p w14:paraId="31AA59AE" w14:textId="397F16D8" w:rsidR="00A24063" w:rsidRDefault="00A24063" w:rsidP="002E390E">
      <w:pPr>
        <w:pStyle w:val="Caption"/>
        <w:spacing w:line="240" w:lineRule="auto"/>
        <w:rPr>
          <w:b w:val="0"/>
        </w:rPr>
      </w:pPr>
      <w:bookmarkStart w:id="6" w:name="_Toc22031923"/>
      <w:r>
        <w:t xml:space="preserve">Figure </w:t>
      </w:r>
      <w:r>
        <w:fldChar w:fldCharType="begin"/>
      </w:r>
      <w:r>
        <w:instrText xml:space="preserve"> SEQ Figure \* ARABIC </w:instrText>
      </w:r>
      <w:r>
        <w:fldChar w:fldCharType="separate"/>
      </w:r>
      <w:r w:rsidR="00FA2545">
        <w:t>1</w:t>
      </w:r>
      <w:r>
        <w:fldChar w:fldCharType="end"/>
      </w:r>
      <w:r w:rsidRPr="00A24063">
        <w:t xml:space="preserve"> </w:t>
      </w:r>
      <w:r w:rsidRPr="008D52B5">
        <w:t>Centers for Disease Control and Prevention's National Healthcare Safety Network classification for surgical site infection</w:t>
      </w:r>
      <w:bookmarkEnd w:id="6"/>
    </w:p>
    <w:p w14:paraId="78104E4A" w14:textId="1E133955" w:rsidR="008D2C2B" w:rsidRDefault="007D7DE9" w:rsidP="007D7DE9">
      <w:pPr>
        <w:pStyle w:val="Heading1"/>
      </w:pPr>
      <w:bookmarkStart w:id="7" w:name="_Toc417603786"/>
      <w:r>
        <w:lastRenderedPageBreak/>
        <w:t>Causative Agents</w:t>
      </w:r>
      <w:bookmarkEnd w:id="7"/>
    </w:p>
    <w:p w14:paraId="48B59E67" w14:textId="3BE268D9" w:rsidR="00D14C01" w:rsidRDefault="002E390E" w:rsidP="002E390E">
      <w:pPr>
        <w:tabs>
          <w:tab w:val="left" w:pos="720"/>
        </w:tabs>
        <w:ind w:left="5" w:firstLine="1"/>
      </w:pPr>
      <w:r>
        <w:tab/>
      </w:r>
      <w:r w:rsidR="007D7DE9">
        <w:t xml:space="preserve">Table 1 provided by the </w:t>
      </w:r>
      <w:r w:rsidR="00FC5331">
        <w:t>WHO</w:t>
      </w:r>
      <w:r w:rsidR="007B64EE">
        <w:t xml:space="preserve"> </w:t>
      </w:r>
      <w:r w:rsidR="007D7DE9">
        <w:t>displays the leading pathogens</w:t>
      </w:r>
      <w:r w:rsidR="00FC5331">
        <w:t xml:space="preserve"> associated with SSI and their resistance to various antimicrobial agents reported to NHSN during 2009 to 2010 </w:t>
      </w:r>
      <w:r w:rsidR="00FC5331">
        <w:fldChar w:fldCharType="begin"/>
      </w:r>
      <w:r w:rsidR="00A86014">
        <w:instrText xml:space="preserve"> ADDIN EN.CITE &lt;EndNote&gt;&lt;Cite&gt;&lt;Author&gt;World&lt;/Author&gt;&lt;Year&gt;2018&lt;/Year&gt;&lt;IDText&gt;Global Guidelines for the Prevention of Surgical Site Infection&lt;/IDText&gt;&lt;DisplayText&gt;[5]&lt;/DisplayText&gt;&lt;record&gt;&lt;urls&gt;&lt;related-urls&gt;&lt;url&gt;https://www.who.int/infection-prevention/publications/ssi-guidelines/en/&lt;/url&gt;&lt;/related-urls&gt;&lt;/urls&gt;&lt;isbn&gt;p.p1 {margin: 0.0px 0.0px 0.0px 0.0px; font: 9.5px Helvetica}&amp;#xA;&amp;#xA;&amp;#xA;&amp;#xA; 978-92-4-155047-5&lt;/isbn&gt;&lt;titles&gt;&lt;title&gt;Global Guidelines for the Prevention of Surgical Site Infection&lt;/title&gt;&lt;/titles&gt;&lt;contributors&gt;&lt;authors&gt;&lt;author&gt;World Health Organization&lt;/author&gt;&lt;/authors&gt;&lt;/contributors&gt;&lt;edition&gt;Second&lt;/edition&gt;&lt;added-date format="utc"&gt;1555287066&lt;/added-date&gt;&lt;ref-type name="Generic"&gt;13&lt;/ref-type&gt;&lt;dates&gt;&lt;year&gt;2018&lt;/year&gt;&lt;/dates&gt;&lt;rec-number&gt;64&lt;/rec-number&gt;&lt;publisher&gt;World Health Organization&lt;/publisher&gt;&lt;last-updated-date format="utc"&gt;1555287494&lt;/last-updated-date&gt;&lt;/record&gt;&lt;/Cite&gt;&lt;/EndNote&gt;</w:instrText>
      </w:r>
      <w:r w:rsidR="00FC5331">
        <w:fldChar w:fldCharType="separate"/>
      </w:r>
      <w:r w:rsidR="00A86014">
        <w:rPr>
          <w:noProof/>
        </w:rPr>
        <w:t>[5]</w:t>
      </w:r>
      <w:r w:rsidR="00FC5331">
        <w:fldChar w:fldCharType="end"/>
      </w:r>
      <w:r w:rsidR="00FC5331">
        <w:t>.</w:t>
      </w:r>
      <w:r w:rsidR="009A15DC">
        <w:t xml:space="preserve"> </w:t>
      </w:r>
      <w:r w:rsidR="005C4033">
        <w:rPr>
          <w:i/>
        </w:rPr>
        <w:t xml:space="preserve">Staphylococcus aureus </w:t>
      </w:r>
      <w:r w:rsidR="005C4033">
        <w:t xml:space="preserve">and </w:t>
      </w:r>
      <w:r w:rsidR="005C4033" w:rsidRPr="005C4033">
        <w:rPr>
          <w:i/>
        </w:rPr>
        <w:t>Klebsiella spp.</w:t>
      </w:r>
      <w:r w:rsidR="00797E9F">
        <w:t xml:space="preserve"> </w:t>
      </w:r>
      <w:r w:rsidR="00D14C01">
        <w:t>a</w:t>
      </w:r>
      <w:r w:rsidR="00797E9F">
        <w:t>re discussed in further detail to provide insight into the differences bet</w:t>
      </w:r>
      <w:r w:rsidR="00D14C01">
        <w:t>ween the highest and lowest ran</w:t>
      </w:r>
      <w:r w:rsidR="00797E9F">
        <w:t xml:space="preserve">ked pathogens </w:t>
      </w:r>
      <w:r w:rsidR="00D14C01">
        <w:t>associated with SSI.</w:t>
      </w:r>
    </w:p>
    <w:p w14:paraId="10E7FE64" w14:textId="77777777" w:rsidR="005B565A" w:rsidRDefault="005B565A" w:rsidP="007D7DE9"/>
    <w:p w14:paraId="3343DFC5" w14:textId="1199C628" w:rsidR="007D7DE9" w:rsidRDefault="007D7DE9" w:rsidP="007D7DE9">
      <w:pPr>
        <w:pStyle w:val="Caption"/>
        <w:keepNext/>
      </w:pPr>
      <w:bookmarkStart w:id="8" w:name="_Toc417399062"/>
      <w:r>
        <w:t xml:space="preserve">Table </w:t>
      </w:r>
      <w:r>
        <w:fldChar w:fldCharType="begin"/>
      </w:r>
      <w:r>
        <w:instrText xml:space="preserve"> SEQ Table \* ARABIC </w:instrText>
      </w:r>
      <w:r>
        <w:fldChar w:fldCharType="separate"/>
      </w:r>
      <w:r w:rsidR="00FA2545">
        <w:t>1</w:t>
      </w:r>
      <w:r>
        <w:fldChar w:fldCharType="end"/>
      </w:r>
      <w:r>
        <w:t xml:space="preserve"> </w:t>
      </w:r>
      <w:r w:rsidR="00FC5331">
        <w:t xml:space="preserve">Distribution and percentage of pathogenic isolates associated with SSI and resistant to selected antimicrobial agents, </w:t>
      </w:r>
      <w:r w:rsidR="00F30E4E">
        <w:t xml:space="preserve">NHSN </w:t>
      </w:r>
      <w:r w:rsidR="00FC5331">
        <w:t>2009-2010</w:t>
      </w:r>
      <w:bookmarkEnd w:id="8"/>
    </w:p>
    <w:p w14:paraId="0046BEFE" w14:textId="22012AE0" w:rsidR="007D7DE9" w:rsidRDefault="00CC718B" w:rsidP="007D7DE9">
      <w:pPr>
        <w:keepNext/>
        <w:ind w:firstLine="0"/>
        <w:jc w:val="center"/>
      </w:pPr>
      <w:r>
        <w:rPr>
          <w:noProof/>
        </w:rPr>
        <w:drawing>
          <wp:inline distT="0" distB="0" distL="0" distR="0" wp14:anchorId="2E3F15B4" wp14:editId="02CBFE1A">
            <wp:extent cx="5943600" cy="42998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299839"/>
                    </a:xfrm>
                    <a:prstGeom prst="rect">
                      <a:avLst/>
                    </a:prstGeom>
                    <a:noFill/>
                    <a:ln>
                      <a:noFill/>
                    </a:ln>
                  </pic:spPr>
                </pic:pic>
              </a:graphicData>
            </a:graphic>
          </wp:inline>
        </w:drawing>
      </w:r>
    </w:p>
    <w:p w14:paraId="3937A5F5" w14:textId="77777777" w:rsidR="002F3752" w:rsidRDefault="002F3752" w:rsidP="005A113C">
      <w:pPr>
        <w:rPr>
          <w:u w:val="single"/>
        </w:rPr>
      </w:pPr>
    </w:p>
    <w:p w14:paraId="66477E5B" w14:textId="36862066" w:rsidR="00B011FB" w:rsidRPr="004F2A9A" w:rsidRDefault="00B011FB" w:rsidP="00B011FB">
      <w:pPr>
        <w:pStyle w:val="Heading2"/>
        <w:rPr>
          <w:i/>
        </w:rPr>
      </w:pPr>
      <w:bookmarkStart w:id="9" w:name="_Toc417603787"/>
      <w:r w:rsidRPr="004F2A9A">
        <w:lastRenderedPageBreak/>
        <w:t>Bacteriology</w:t>
      </w:r>
      <w:r w:rsidR="005A0F65" w:rsidRPr="004F2A9A">
        <w:t xml:space="preserve"> </w:t>
      </w:r>
      <w:r w:rsidRPr="004F2A9A">
        <w:t xml:space="preserve">of </w:t>
      </w:r>
      <w:r w:rsidRPr="004F2A9A">
        <w:rPr>
          <w:i/>
        </w:rPr>
        <w:t>Staphylococcus aureus</w:t>
      </w:r>
      <w:bookmarkEnd w:id="9"/>
    </w:p>
    <w:p w14:paraId="09C62F0C" w14:textId="6D5030F2" w:rsidR="00664401" w:rsidRDefault="001A0745" w:rsidP="00664401">
      <w:r w:rsidRPr="00C459BE">
        <w:rPr>
          <w:i/>
        </w:rPr>
        <w:t>Staphylococcus aureus</w:t>
      </w:r>
      <w:r w:rsidR="00C459BE">
        <w:t xml:space="preserve"> is a Gram-positive bacterium and a leading HAI pathogen worldwide. </w:t>
      </w:r>
      <w:r w:rsidR="001E5F71" w:rsidRPr="00F65D6A">
        <w:t>Strains of staphylococci can be identified through whole genome sequencing and antibiotic resistance profiling. Colonization occurs in the anterior nasal passage but airborne spread is rare. Transmission is through skin-to-skin contact with a person who has a purulent lesion, is an asymptomatic carrier of a pathogenic strain or with shared items/surfaces</w:t>
      </w:r>
      <w:r w:rsidR="0043576B">
        <w:t xml:space="preserve"> </w:t>
      </w:r>
      <w:r w:rsidR="0043576B">
        <w:fldChar w:fldCharType="begin"/>
      </w:r>
      <w:r w:rsidR="00A86014">
        <w:instrText xml:space="preserve"> ADDIN EN.CITE &lt;EndNote&gt;&lt;Cite&gt;&lt;Author&gt;Harbarth&lt;/Author&gt;&lt;Year&gt;2015&lt;/Year&gt;&lt;IDText&gt;Staphylococcal Diseases&lt;/IDText&gt;&lt;DisplayText&gt;[6]&lt;/DisplayText&gt;&lt;record&gt;&lt;isbn&gt;978-0-87553-018-5&lt;/isbn&gt;&lt;titles&gt;&lt;title&gt;Staphylococcal Diseases&lt;/title&gt;&lt;secondary-title&gt;Control of Communicable Diseases Manual&lt;/secondary-title&gt;&lt;/titles&gt;&lt;pages&gt;570-575&lt;/pages&gt;&lt;contributors&gt;&lt;authors&gt;&lt;author&gt;Harbarth, S.&lt;/author&gt;&lt;/authors&gt;&lt;/contributors&gt;&lt;edition&gt;20th&lt;/edition&gt;&lt;added-date format="utc"&gt;1551570452&lt;/added-date&gt;&lt;pub-location&gt;Washington, DC&lt;/pub-location&gt;&lt;ref-type name="Book Section"&gt;5&lt;/ref-type&gt;&lt;dates&gt;&lt;year&gt;2015&lt;/year&gt;&lt;/dates&gt;&lt;rec-number&gt;51&lt;/rec-number&gt;&lt;publisher&gt;American Public Health Association&lt;/publisher&gt;&lt;last-updated-date format="utc"&gt;1551570821&lt;/last-updated-date&gt;&lt;contributors&gt;&lt;secondary-authors&gt;&lt;author&gt;David L. Heymann&lt;/author&gt;&lt;/secondary-authors&gt;&lt;/contributors&gt;&lt;/record&gt;&lt;/Cite&gt;&lt;/EndNote&gt;</w:instrText>
      </w:r>
      <w:r w:rsidR="0043576B">
        <w:fldChar w:fldCharType="separate"/>
      </w:r>
      <w:r w:rsidR="00A86014">
        <w:rPr>
          <w:noProof/>
        </w:rPr>
        <w:t>[6]</w:t>
      </w:r>
      <w:r w:rsidR="0043576B">
        <w:fldChar w:fldCharType="end"/>
      </w:r>
      <w:r w:rsidR="001E5F71" w:rsidRPr="00F65D6A">
        <w:t>.</w:t>
      </w:r>
    </w:p>
    <w:p w14:paraId="2A967530" w14:textId="14946605" w:rsidR="0085371B" w:rsidRDefault="00491F48" w:rsidP="00664401">
      <w:r>
        <w:rPr>
          <w:i/>
        </w:rPr>
        <w:t xml:space="preserve">Staphylococcus </w:t>
      </w:r>
      <w:r w:rsidR="00B36592" w:rsidRPr="00C459BE">
        <w:rPr>
          <w:i/>
        </w:rPr>
        <w:t xml:space="preserve">aureus </w:t>
      </w:r>
      <w:r w:rsidR="00B36592">
        <w:t xml:space="preserve">expresses a number of virulence </w:t>
      </w:r>
      <w:r w:rsidR="0020256F">
        <w:t>factors that</w:t>
      </w:r>
      <w:r w:rsidR="00B36592">
        <w:t xml:space="preserve"> help to establish infection by facilitating tissue attachment,</w:t>
      </w:r>
      <w:r w:rsidR="000A0859">
        <w:t xml:space="preserve"> tissue invasion, host immune response evas</w:t>
      </w:r>
      <w:r w:rsidR="005B1924">
        <w:t xml:space="preserve">ion and induction of toxinosis. </w:t>
      </w:r>
      <w:r w:rsidR="004614F8">
        <w:t xml:space="preserve">Microbial </w:t>
      </w:r>
      <w:r w:rsidR="002414ED">
        <w:t>Surface Components Recognizing Adhesive Matrix M</w:t>
      </w:r>
      <w:r w:rsidR="004614F8">
        <w:t>olecules (MASCRAMM) are cell surface proteins which interact with host molecules such as collagen, fibronectin and fibrinogen thus facilitating tissue attachment. Staphylococcal protein A, fibronectin-binding proteins A and B, collagen-binding protein and clumping factor A &amp; B belong to MASCRAMM</w:t>
      </w:r>
      <w:r w:rsidR="00FD0434">
        <w:t xml:space="preserve"> </w:t>
      </w:r>
      <w:r w:rsidR="00FD0434">
        <w:fldChar w:fldCharType="begin">
          <w:fldData xml:space="preserve">PEVuZE5vdGU+PENpdGU+PEF1dGhvcj5WYXpxdWV6PC9BdXRob3I+PFllYXI+MjAxMTwvWWVhcj48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</w:fldData>
        </w:fldChar>
      </w:r>
      <w:r w:rsidR="00A86014">
        <w:instrText xml:space="preserve"> ADDIN EN.CITE </w:instrText>
      </w:r>
      <w:r w:rsidR="00A86014">
        <w:fldChar w:fldCharType="begin">
          <w:fldData xml:space="preserve">PEVuZE5vdGU+PENpdGU+PEF1dGhvcj5WYXpxdWV6PC9BdXRob3I+PFllYXI+MjAxMTwvWWVhcj48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</w:fldData>
        </w:fldChar>
      </w:r>
      <w:r w:rsidR="00A86014">
        <w:instrText xml:space="preserve"> ADDIN EN.CITE.DATA </w:instrText>
      </w:r>
      <w:r w:rsidR="00A86014">
        <w:fldChar w:fldCharType="end"/>
      </w:r>
      <w:r w:rsidR="00FD0434">
        <w:fldChar w:fldCharType="separate"/>
      </w:r>
      <w:r w:rsidR="00A86014">
        <w:rPr>
          <w:noProof/>
        </w:rPr>
        <w:t>[7]</w:t>
      </w:r>
      <w:r w:rsidR="00FD0434">
        <w:fldChar w:fldCharType="end"/>
      </w:r>
      <w:r w:rsidR="0096744E">
        <w:t>.</w:t>
      </w:r>
      <w:r w:rsidR="004614F8">
        <w:t xml:space="preserve"> </w:t>
      </w:r>
      <w:r w:rsidR="005B1924">
        <w:t xml:space="preserve">Microbial Surface Components Recognizing Adhesive Matrix Molecules </w:t>
      </w:r>
      <w:r w:rsidR="004614F8">
        <w:t xml:space="preserve">are also involved in host immune evasion. </w:t>
      </w:r>
    </w:p>
    <w:p w14:paraId="54A9E14D" w14:textId="7B3FF10D" w:rsidR="005A1C16" w:rsidRDefault="009C0C73" w:rsidP="009D67BA">
      <w:r w:rsidRPr="009C0C73">
        <w:t>Extracellular adherence protein</w:t>
      </w:r>
      <w:r>
        <w:t xml:space="preserve">, hyaluronate lyase, </w:t>
      </w:r>
      <w:r w:rsidR="009F09F2">
        <w:t>leukocidin and staphylo</w:t>
      </w:r>
      <w:r w:rsidR="00CC0ECC">
        <w:t>kinase are extracellular enzymes that cause tissue destruction</w:t>
      </w:r>
      <w:r w:rsidR="009F09F2">
        <w:t xml:space="preserve"> that promote</w:t>
      </w:r>
      <w:r w:rsidR="00CC0ECC">
        <w:t>s</w:t>
      </w:r>
      <w:r w:rsidR="009F09F2">
        <w:t xml:space="preserve"> bacterial</w:t>
      </w:r>
      <w:r w:rsidR="00CC0ECC">
        <w:t xml:space="preserve"> spread into host tissues</w:t>
      </w:r>
      <w:r w:rsidR="005E1601">
        <w:t xml:space="preserve"> </w:t>
      </w:r>
      <w:r w:rsidR="005E1601">
        <w:fldChar w:fldCharType="begin">
          <w:fldData xml:space="preserve">PEVuZE5vdGU+PENpdGU+PEF1dGhvcj5FZHdhcmRzPC9BdXRob3I+PFllYXI+MjAxMjwvWWVhcj48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</w:fldData>
        </w:fldChar>
      </w:r>
      <w:r w:rsidR="00A86014">
        <w:instrText xml:space="preserve"> ADDIN EN.CITE </w:instrText>
      </w:r>
      <w:r w:rsidR="00A86014">
        <w:fldChar w:fldCharType="begin">
          <w:fldData xml:space="preserve">PEVuZE5vdGU+PENpdGU+PEF1dGhvcj5FZHdhcmRzPC9BdXRob3I+PFllYXI+MjAxMjwvWWVhcj48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</w:fldData>
        </w:fldChar>
      </w:r>
      <w:r w:rsidR="00A86014">
        <w:instrText xml:space="preserve"> ADDIN EN.CITE.DATA </w:instrText>
      </w:r>
      <w:r w:rsidR="00A86014">
        <w:fldChar w:fldCharType="end"/>
      </w:r>
      <w:r w:rsidR="005E1601">
        <w:fldChar w:fldCharType="separate"/>
      </w:r>
      <w:r w:rsidR="00A86014">
        <w:rPr>
          <w:noProof/>
        </w:rPr>
        <w:t>[8]</w:t>
      </w:r>
      <w:r w:rsidR="005E1601">
        <w:fldChar w:fldCharType="end"/>
      </w:r>
      <w:r w:rsidR="00CC0ECC">
        <w:t>.</w:t>
      </w:r>
      <w:r w:rsidR="005B1924">
        <w:t xml:space="preserve"> </w:t>
      </w:r>
      <w:r w:rsidR="003A23FF">
        <w:t xml:space="preserve">Specifically, </w:t>
      </w:r>
      <w:r w:rsidR="00B554FE">
        <w:t>Extracellular adherence protein</w:t>
      </w:r>
      <w:r w:rsidR="006F70DE">
        <w:t xml:space="preserve"> is an exoprotein that binds to host cell matrix, plasma proteins and endothelial cell adhesion molecule ICAM-1.</w:t>
      </w:r>
      <w:r w:rsidR="00CE3711">
        <w:t xml:space="preserve"> </w:t>
      </w:r>
      <w:r w:rsidR="001F07AA">
        <w:t xml:space="preserve">Protein A and polysaccharide microcapsule are surface factors that inhibit the phagocytic engulfment of </w:t>
      </w:r>
      <w:r w:rsidR="00000196">
        <w:rPr>
          <w:i/>
        </w:rPr>
        <w:t xml:space="preserve">Staphylococcus </w:t>
      </w:r>
      <w:r w:rsidR="001F07AA" w:rsidRPr="005B1924">
        <w:rPr>
          <w:i/>
        </w:rPr>
        <w:t>aureus.</w:t>
      </w:r>
      <w:r w:rsidR="001F07AA">
        <w:t xml:space="preserve"> </w:t>
      </w:r>
      <w:r w:rsidR="00346D8E">
        <w:t>Protein A binds to the Fc portion of immunoglobulin preventing opsonization and limiting the host immune response.</w:t>
      </w:r>
      <w:r w:rsidR="00035AAD">
        <w:t xml:space="preserve"> </w:t>
      </w:r>
      <w:r w:rsidR="00B31ABA">
        <w:t>However, w</w:t>
      </w:r>
      <w:r w:rsidR="00AF3A61">
        <w:t>hen the bacterium is phagocytosed</w:t>
      </w:r>
      <w:r w:rsidR="00B31ABA">
        <w:t>, the product</w:t>
      </w:r>
      <w:r w:rsidR="00BD4C9A">
        <w:t xml:space="preserve">ion of carotenoids and catalase </w:t>
      </w:r>
      <w:r w:rsidR="00B31ABA">
        <w:t>enhance</w:t>
      </w:r>
      <w:r w:rsidR="00BD4C9A">
        <w:t>s</w:t>
      </w:r>
      <w:r w:rsidR="00B31ABA">
        <w:t xml:space="preserve"> the bacterium’s survival in the phagocyte</w:t>
      </w:r>
      <w:r w:rsidR="00BD4C9A">
        <w:t xml:space="preserve"> due to biochemical properties</w:t>
      </w:r>
      <w:r w:rsidR="00B31ABA">
        <w:t xml:space="preserve">. </w:t>
      </w:r>
      <w:r w:rsidR="00346D8E">
        <w:t xml:space="preserve"> </w:t>
      </w:r>
      <w:r w:rsidR="0049666D">
        <w:t>Toxic shock syndrome toxin</w:t>
      </w:r>
      <w:r w:rsidR="00AE76EC">
        <w:t>-1</w:t>
      </w:r>
      <w:r w:rsidR="0049666D">
        <w:t xml:space="preserve">, </w:t>
      </w:r>
      <w:r w:rsidR="00CD111E">
        <w:t xml:space="preserve">exfoliative toxins </w:t>
      </w:r>
      <w:r w:rsidR="00CD111E">
        <w:lastRenderedPageBreak/>
        <w:t>A and B,</w:t>
      </w:r>
      <w:r w:rsidR="006F70DE">
        <w:t xml:space="preserve"> Staphylococcal enterotoxins</w:t>
      </w:r>
      <w:r w:rsidR="00B751B6">
        <w:t xml:space="preserve"> and Alpha-hemolysin</w:t>
      </w:r>
      <w:r w:rsidR="00CD111E">
        <w:t xml:space="preserve"> are exotoxins that damage</w:t>
      </w:r>
      <w:r w:rsidR="009974BF">
        <w:t xml:space="preserve"> host tissues</w:t>
      </w:r>
      <w:r w:rsidR="002113E4">
        <w:t xml:space="preserve"> [10]</w:t>
      </w:r>
      <w:r w:rsidR="009974BF">
        <w:t>.</w:t>
      </w:r>
      <w:r w:rsidR="006F70DE">
        <w:t xml:space="preserve"> Staphylococcal enterotoxins are toxins that cause toxic shock-like symptoms and have been implicated in food poisoning and several allergic and autoimmune diseases. </w:t>
      </w:r>
      <w:r w:rsidR="00472450">
        <w:t>Exfoliative toxins are serin</w:t>
      </w:r>
      <w:r w:rsidR="00A41F69">
        <w:t>e proteases that selectively rec</w:t>
      </w:r>
      <w:r w:rsidR="00472450">
        <w:t>ognize</w:t>
      </w:r>
      <w:r w:rsidR="00A41F69">
        <w:t xml:space="preserve"> and hydrolyze desmosomal cells in the skin </w:t>
      </w:r>
      <w:r w:rsidR="00A41F69">
        <w:fldChar w:fldCharType="begin"/>
      </w:r>
      <w:r w:rsidR="00A86014">
        <w:instrText xml:space="preserve"> ADDIN EN.CITE &lt;EndNote&gt;&lt;Cite&gt;&lt;Author&gt;Bukowski&lt;/Author&gt;&lt;Year&gt;2010&lt;/Year&gt;&lt;IDText&gt;Exfoliative Toxins of Staphylococcus aureus&lt;/IDText&gt;&lt;DisplayText&gt;[9]&lt;/DisplayText&gt;&lt;record&gt;&lt;isbn&gt;5&lt;/isbn&gt;&lt;titles&gt;&lt;title&gt;&lt;style font="default" size="100%"&gt;Exfoliative Toxins of &lt;/style&gt;&lt;style face="italic" font="default" size="100%"&gt;Staphylococcus aureus&lt;/style&gt;&lt;/title&gt;&lt;secondary-title&gt;Toxins&lt;/secondary-title&gt;&lt;/titles&gt;&lt;pages&gt;1148-1152&lt;/pages&gt;&lt;number&gt;5&lt;/number&gt;&lt;contributors&gt;&lt;authors&gt;&lt;author&gt;Bukowski, Michal&lt;/author&gt;&lt;author&gt;Wladyka, Benedykt&lt;/author&gt;&lt;author&gt;Dubin, Grzegorz&lt;/author&gt;&lt;/authors&gt;&lt;/contributors&gt;&lt;language&gt;eng&lt;/language&gt;&lt;added-date format="utc"&gt;1555900849&lt;/added-date&gt;&lt;ref-type name="Journal Article"&gt;17&lt;/ref-type&gt;&lt;dates&gt;&lt;year&gt;2010&lt;/year&gt;&lt;/dates&gt;&lt;rec-number&gt;86&lt;/rec-number&gt;&lt;last-updated-date format="utc"&gt;1555901302&lt;/last-updated-date&gt;&lt;volume&gt;2&lt;/volume&gt;&lt;/record&gt;&lt;/Cite&gt;&lt;/EndNote&gt;</w:instrText>
      </w:r>
      <w:r w:rsidR="00A41F69">
        <w:fldChar w:fldCharType="separate"/>
      </w:r>
      <w:r w:rsidR="00A86014">
        <w:rPr>
          <w:noProof/>
        </w:rPr>
        <w:t>[9]</w:t>
      </w:r>
      <w:r w:rsidR="00A41F69">
        <w:fldChar w:fldCharType="end"/>
      </w:r>
      <w:r w:rsidR="00A41F69">
        <w:t>.</w:t>
      </w:r>
      <w:r w:rsidR="00B9687C">
        <w:t xml:space="preserve"> </w:t>
      </w:r>
    </w:p>
    <w:p w14:paraId="3B1CEBBD" w14:textId="21762B5A" w:rsidR="001A0745" w:rsidRDefault="00B36592" w:rsidP="009D67BA">
      <w:r>
        <w:t xml:space="preserve">The ability to acquire resistance to multiple antibiotic classes makes </w:t>
      </w:r>
      <w:r w:rsidRPr="0099719E">
        <w:rPr>
          <w:i/>
        </w:rPr>
        <w:t>S</w:t>
      </w:r>
      <w:r w:rsidR="00AB08AC">
        <w:rPr>
          <w:i/>
        </w:rPr>
        <w:t xml:space="preserve">taphylococcus </w:t>
      </w:r>
      <w:r w:rsidRPr="0099719E">
        <w:rPr>
          <w:i/>
        </w:rPr>
        <w:t xml:space="preserve">aureus </w:t>
      </w:r>
      <w:r>
        <w:t>challenging to treat.</w:t>
      </w:r>
      <w:r w:rsidR="005D17D1">
        <w:t xml:space="preserve"> </w:t>
      </w:r>
      <w:r w:rsidR="0084451D">
        <w:t xml:space="preserve">Methicillin-Resistant </w:t>
      </w:r>
      <w:r w:rsidR="0084451D">
        <w:rPr>
          <w:i/>
        </w:rPr>
        <w:t>Staphylococcus aureus</w:t>
      </w:r>
      <w:r w:rsidR="0099617A">
        <w:rPr>
          <w:i/>
        </w:rPr>
        <w:t xml:space="preserve"> </w:t>
      </w:r>
      <w:r w:rsidR="0099617A">
        <w:t xml:space="preserve">(MRSA) </w:t>
      </w:r>
      <w:r w:rsidR="00B9687C">
        <w:t xml:space="preserve">carries </w:t>
      </w:r>
      <w:r w:rsidR="0084451D">
        <w:t xml:space="preserve">a </w:t>
      </w:r>
      <w:r w:rsidR="0084451D">
        <w:rPr>
          <w:i/>
        </w:rPr>
        <w:t xml:space="preserve">mecA </w:t>
      </w:r>
      <w:r w:rsidR="0084451D">
        <w:t xml:space="preserve">gene that codes for penicillin-binding protein 2a (PBP2a). PBP2a is a transpeptidase that catalyzes </w:t>
      </w:r>
      <w:r w:rsidR="002E04C4">
        <w:t>synthesis of peptidoglycan in the bacterial cell wall. Bacterial cell wall synthesis is essential to bacterial growth, division and maintenance of cellular structure.</w:t>
      </w:r>
      <w:r w:rsidR="00F720A2">
        <w:t xml:space="preserve"> </w:t>
      </w:r>
      <w:r w:rsidR="00002C73">
        <w:t>β</w:t>
      </w:r>
      <w:r w:rsidR="00F720A2">
        <w:t xml:space="preserve">-lactam antibiotics, such as methicillin and penicillin, </w:t>
      </w:r>
      <w:r w:rsidR="00002C73">
        <w:t>inactivate PBP2a as a result of irreversible acylation of an active site serine.</w:t>
      </w:r>
      <w:r w:rsidR="00261CAA">
        <w:t xml:space="preserve"> Unfortunately, </w:t>
      </w:r>
      <w:r w:rsidR="00FF3193">
        <w:t>β-lactam antibiotics</w:t>
      </w:r>
      <w:r w:rsidR="00BF51E1">
        <w:t xml:space="preserve"> have a low affinity towards PBP2a resulting in antibiotic evasion. </w:t>
      </w:r>
      <w:r w:rsidR="006A256E">
        <w:t xml:space="preserve">Due </w:t>
      </w:r>
      <w:r w:rsidR="00BF51E1">
        <w:t xml:space="preserve">to the presence of </w:t>
      </w:r>
      <w:r w:rsidR="00BF51E1">
        <w:rPr>
          <w:i/>
        </w:rPr>
        <w:t>mecA</w:t>
      </w:r>
      <w:r w:rsidR="00BF51E1">
        <w:t>, MRSA is resistant to nearly all β-lactam antibiotics</w:t>
      </w:r>
      <w:r w:rsidR="00DD708E">
        <w:t>.</w:t>
      </w:r>
    </w:p>
    <w:p w14:paraId="24610B45" w14:textId="77777777" w:rsidR="005A1C16" w:rsidRDefault="005A1C16" w:rsidP="009D67BA"/>
    <w:p w14:paraId="39FA11DC" w14:textId="77777777" w:rsidR="005A1C16" w:rsidRDefault="005A1C16" w:rsidP="009D67BA"/>
    <w:p w14:paraId="498BFCD0" w14:textId="77777777" w:rsidR="005A1C16" w:rsidRDefault="005A1C16" w:rsidP="009D67BA"/>
    <w:p w14:paraId="1A6E93E0" w14:textId="77777777" w:rsidR="005A1C16" w:rsidRDefault="005A1C16" w:rsidP="009D67BA"/>
    <w:p w14:paraId="1F2BC9D3" w14:textId="77777777" w:rsidR="005A1C16" w:rsidRDefault="005A1C16" w:rsidP="009D67BA"/>
    <w:p w14:paraId="6DEA6822" w14:textId="77777777" w:rsidR="005A1C16" w:rsidRPr="001A0745" w:rsidRDefault="005A1C16" w:rsidP="009D67BA"/>
    <w:p w14:paraId="1B3E5A7A" w14:textId="5295C537" w:rsidR="00B02863" w:rsidRPr="00466A6F" w:rsidRDefault="00B02863" w:rsidP="00B02863">
      <w:pPr>
        <w:pStyle w:val="Heading2"/>
      </w:pPr>
      <w:bookmarkStart w:id="10" w:name="_Toc417603788"/>
      <w:r w:rsidRPr="00466A6F">
        <w:lastRenderedPageBreak/>
        <w:t xml:space="preserve">Bacteriology of </w:t>
      </w:r>
      <w:r w:rsidR="004E1B4B" w:rsidRPr="00466A6F">
        <w:rPr>
          <w:i/>
        </w:rPr>
        <w:t>Klebsiella spp.</w:t>
      </w:r>
      <w:bookmarkEnd w:id="10"/>
    </w:p>
    <w:p w14:paraId="440A8863" w14:textId="7696B423" w:rsidR="00DF5317" w:rsidRPr="00246863" w:rsidRDefault="00DD708E" w:rsidP="005A1C16">
      <w:r>
        <w:t xml:space="preserve">The </w:t>
      </w:r>
      <w:r>
        <w:rPr>
          <w:i/>
        </w:rPr>
        <w:t>Klebsiella spp.</w:t>
      </w:r>
      <w:r w:rsidR="00421725">
        <w:rPr>
          <w:i/>
        </w:rPr>
        <w:t xml:space="preserve"> </w:t>
      </w:r>
      <w:r>
        <w:t xml:space="preserve">are </w:t>
      </w:r>
      <w:r w:rsidR="00421725">
        <w:t>G</w:t>
      </w:r>
      <w:r w:rsidR="004E1B4B" w:rsidRPr="00F65D6A">
        <w:t xml:space="preserve">ram-negative </w:t>
      </w:r>
      <w:r>
        <w:t xml:space="preserve">bacteria that are </w:t>
      </w:r>
      <w:r w:rsidR="004E1B4B" w:rsidRPr="00F65D6A">
        <w:t>normally found in the human intestines.</w:t>
      </w:r>
      <w:r w:rsidR="00C3155D">
        <w:t xml:space="preserve"> </w:t>
      </w:r>
      <w:r w:rsidR="00C04EA4">
        <w:t xml:space="preserve">With a varying incubation period of 1-3 weeks, </w:t>
      </w:r>
      <w:r w:rsidR="00C04EA4">
        <w:rPr>
          <w:i/>
        </w:rPr>
        <w:t>Klebsiella spp.</w:t>
      </w:r>
      <w:r w:rsidR="00C04EA4">
        <w:t xml:space="preserve"> can be diagnosed from the examination of blood, mucus or urine samples </w:t>
      </w:r>
      <w:r w:rsidR="00C04EA4" w:rsidRPr="00C23F96">
        <w:fldChar w:fldCharType="begin"/>
      </w:r>
      <w:r w:rsidR="00A86014">
        <w:instrText xml:space="preserve"> ADDIN EN.CITE &lt;EndNote&gt;&lt;Cite&gt;&lt;Author&gt;Heymann&lt;/Author&gt;&lt;Year&gt;2014&lt;/Year&gt;&lt;IDText&gt;Control of Communicable Diseases Manual&lt;/IDText&gt;&lt;DisplayText&gt;[11]&lt;/DisplayText&gt;&lt;record&gt;&lt;isbn&gt;978-0-87553-018-5&lt;/isbn&gt;&lt;titles&gt;&lt;title&gt;Control of Communicable Diseases Manual&lt;/title&gt;&lt;/titles&gt;&lt;contributors&gt;&lt;authors&gt;&lt;author&gt;Heymann, David&lt;/author&gt;&lt;/authors&gt;&lt;/contributors&gt;&lt;edition&gt;20th&lt;/edition&gt;&lt;added-date format="utc"&gt;1555985183&lt;/added-date&gt;&lt;ref-type name="Book"&gt;6&lt;/ref-type&gt;&lt;dates&gt;&lt;year&gt;2014&lt;/year&gt;&lt;/dates&gt;&lt;rec-number&gt;89&lt;/rec-number&gt;&lt;publisher&gt;APHA&lt;/publisher&gt;&lt;last-updated-date format="utc"&gt;1555985794&lt;/last-updated-date&gt;&lt;/record&gt;&lt;/Cite&gt;&lt;/EndNote&gt;</w:instrText>
      </w:r>
      <w:r w:rsidR="00C04EA4" w:rsidRPr="00C23F96">
        <w:fldChar w:fldCharType="separate"/>
      </w:r>
      <w:r w:rsidR="00A86014">
        <w:rPr>
          <w:noProof/>
        </w:rPr>
        <w:t>[11]</w:t>
      </w:r>
      <w:r w:rsidR="00C04EA4" w:rsidRPr="00C23F96">
        <w:fldChar w:fldCharType="end"/>
      </w:r>
      <w:r w:rsidR="00C04EA4" w:rsidRPr="00C23F96">
        <w:t>.</w:t>
      </w:r>
      <w:r w:rsidR="006F5F75">
        <w:t xml:space="preserve"> </w:t>
      </w:r>
      <w:r w:rsidR="00C3155D">
        <w:t>In particular</w:t>
      </w:r>
      <w:r>
        <w:t xml:space="preserve">, </w:t>
      </w:r>
      <w:r>
        <w:rPr>
          <w:i/>
        </w:rPr>
        <w:t xml:space="preserve">Klebsiella pneumoniae </w:t>
      </w:r>
      <w:r>
        <w:t xml:space="preserve">is of concern </w:t>
      </w:r>
      <w:r w:rsidR="00BE510C">
        <w:t xml:space="preserve">as </w:t>
      </w:r>
      <w:r>
        <w:t xml:space="preserve">it </w:t>
      </w:r>
      <w:r w:rsidR="00DF5317">
        <w:t xml:space="preserve">has a high degree of antibiotic resistance and can cause various HAIs. </w:t>
      </w:r>
      <w:r w:rsidR="00BE510C" w:rsidRPr="005C1D8D">
        <w:rPr>
          <w:i/>
          <w:iCs/>
          <w:color w:val="000000"/>
          <w:shd w:val="clear" w:color="auto" w:fill="FFFFFF"/>
        </w:rPr>
        <w:t>Klebsiella pneumoniae</w:t>
      </w:r>
      <w:r w:rsidR="00BE510C">
        <w:rPr>
          <w:color w:val="000000"/>
          <w:shd w:val="clear" w:color="auto" w:fill="FFFFFF"/>
        </w:rPr>
        <w:t xml:space="preserve"> is the most common carbapenem-resistant </w:t>
      </w:r>
      <w:r w:rsidR="00BE510C">
        <w:rPr>
          <w:i/>
          <w:color w:val="000000"/>
          <w:shd w:val="clear" w:color="auto" w:fill="FFFFFF"/>
        </w:rPr>
        <w:t>Enter</w:t>
      </w:r>
      <w:r w:rsidR="00176860">
        <w:rPr>
          <w:i/>
          <w:color w:val="000000"/>
          <w:shd w:val="clear" w:color="auto" w:fill="FFFFFF"/>
        </w:rPr>
        <w:t>o</w:t>
      </w:r>
      <w:r w:rsidR="00BE510C">
        <w:rPr>
          <w:i/>
          <w:color w:val="000000"/>
          <w:shd w:val="clear" w:color="auto" w:fill="FFFFFF"/>
        </w:rPr>
        <w:t xml:space="preserve">bacteriaceae </w:t>
      </w:r>
      <w:r w:rsidR="00BE510C" w:rsidRPr="005C1D8D">
        <w:rPr>
          <w:color w:val="000000"/>
          <w:shd w:val="clear" w:color="auto" w:fill="FFFFFF"/>
        </w:rPr>
        <w:t>species in the United States</w:t>
      </w:r>
      <w:r w:rsidR="006F5F75">
        <w:rPr>
          <w:color w:val="000000"/>
          <w:shd w:val="clear" w:color="auto" w:fill="FFFFFF"/>
        </w:rPr>
        <w:t xml:space="preserve"> with high morbidity, high </w:t>
      </w:r>
      <w:r w:rsidR="00BE510C">
        <w:rPr>
          <w:color w:val="000000"/>
          <w:shd w:val="clear" w:color="auto" w:fill="FFFFFF"/>
        </w:rPr>
        <w:t>mortality and resistance to nearly all antibiotics</w:t>
      </w:r>
      <w:r w:rsidR="003512E1">
        <w:rPr>
          <w:color w:val="000000"/>
          <w:shd w:val="clear" w:color="auto" w:fill="FFFFFF"/>
        </w:rPr>
        <w:t xml:space="preserve"> </w:t>
      </w:r>
      <w:r w:rsidR="003512E1">
        <w:rPr>
          <w:color w:val="000000"/>
          <w:shd w:val="clear" w:color="auto" w:fill="FFFFFF"/>
        </w:rPr>
        <w:fldChar w:fldCharType="begin"/>
      </w:r>
      <w:r w:rsidR="00A86014">
        <w:rPr>
          <w:color w:val="000000"/>
          <w:shd w:val="clear" w:color="auto" w:fill="FFFFFF"/>
        </w:rPr>
        <w:instrText xml:space="preserve"> ADDIN EN.CITE &lt;EndNote&gt;&lt;Cite&gt;&lt;Author&gt;Jacob&lt;/Author&gt;&lt;Year&gt;2013&lt;/Year&gt;&lt;IDText&gt;Vital signs: carbapenem-resistant Enterobacteriaceae&lt;/IDText&gt;&lt;DisplayText&gt;[12]&lt;/DisplayText&gt;&lt;record&gt;&lt;dates&gt;&lt;pub-dates&gt;&lt;date&gt;Mar 8&lt;/date&gt;&lt;/pub-dates&gt;&lt;year&gt;2013&lt;/year&gt;&lt;/dates&gt;&lt;keywords&gt;&lt;keyword&gt;Adolescent&lt;/keyword&gt;&lt;keyword&gt;Adult&lt;/keyword&gt;&lt;keyword&gt;Aged&lt;/keyword&gt;&lt;keyword&gt;Carbapenems/*pharmacology&lt;/keyword&gt;&lt;keyword&gt;Cross Infection/epidemiology&lt;/keyword&gt;&lt;keyword&gt;Drug Resistance, Bacterial&lt;/keyword&gt;&lt;keyword&gt;Enterobacteriaceae/*drug effects/isolation &amp;amp; purification&lt;/keyword&gt;&lt;keyword&gt;Enterobacteriaceae Infections/*epidemiology/*etiology&lt;/keyword&gt;&lt;keyword&gt;Hospitals/statistics &amp;amp; numerical data&lt;/keyword&gt;&lt;keyword&gt;Humans&lt;/keyword&gt;&lt;keyword&gt;Klebsiella Infections/drug therapy/epidemiology&lt;/keyword&gt;&lt;keyword&gt;Middle Aged&lt;/keyword&gt;&lt;keyword&gt;*Population Surveillance&lt;/keyword&gt;&lt;keyword&gt;United States/epidemiology&lt;/keyword&gt;&lt;keyword&gt;Young Adult&lt;/keyword&gt;&lt;/keywords&gt;&lt;isbn&gt;0149-2195&lt;/isbn&gt;&lt;custom2&gt;PMC4604788&lt;/custom2&gt;&lt;titles&gt;&lt;title&gt;Vital signs: carbapenem-resistant Enterobacteriaceae&lt;/title&gt;&lt;secondary-title&gt;MMWR Morb Mortal Wkly Rep&lt;/secondary-title&gt;&lt;/titles&gt;&lt;pages&gt;165-70&lt;/pages&gt;&lt;number&gt;9&lt;/number&gt;&lt;contributors&gt;&lt;authors&gt;&lt;author&gt;Jacob, Jesse T&lt;/author&gt;&lt;/authors&gt;&lt;/contributors&gt;&lt;edition&gt;2013/03/08&lt;/edition&gt;&lt;language&gt;eng&lt;/language&gt;&lt;added-date format="utc"&gt;1555989022&lt;/added-date&gt;&lt;ref-type name="Journal Article"&gt;17&lt;/ref-type&gt;&lt;remote-database-provider&gt;NLM&lt;/remote-database-provider&gt;&lt;rec-number&gt;92&lt;/rec-number&gt;&lt;last-updated-date format="utc"&gt;1555994345&lt;/last-updated-date&gt;&lt;accession-num&gt;23466435&lt;/accession-num&gt;&lt;volume&gt;62&lt;/volume&gt;&lt;/record&gt;&lt;/Cite&gt;&lt;/EndNote&gt;</w:instrText>
      </w:r>
      <w:r w:rsidR="003512E1">
        <w:rPr>
          <w:color w:val="000000"/>
          <w:shd w:val="clear" w:color="auto" w:fill="FFFFFF"/>
        </w:rPr>
        <w:fldChar w:fldCharType="separate"/>
      </w:r>
      <w:r w:rsidR="00A86014">
        <w:rPr>
          <w:noProof/>
          <w:color w:val="000000"/>
          <w:shd w:val="clear" w:color="auto" w:fill="FFFFFF"/>
        </w:rPr>
        <w:t>[12]</w:t>
      </w:r>
      <w:r w:rsidR="003512E1">
        <w:rPr>
          <w:color w:val="000000"/>
          <w:shd w:val="clear" w:color="auto" w:fill="FFFFFF"/>
        </w:rPr>
        <w:fldChar w:fldCharType="end"/>
      </w:r>
      <w:r w:rsidR="001A4992">
        <w:rPr>
          <w:color w:val="000000"/>
          <w:shd w:val="clear" w:color="auto" w:fill="FFFFFF"/>
        </w:rPr>
        <w:t xml:space="preserve">. </w:t>
      </w:r>
      <w:r w:rsidR="008F510D">
        <w:rPr>
          <w:i/>
          <w:color w:val="000000"/>
          <w:shd w:val="clear" w:color="auto" w:fill="FFFFFF"/>
        </w:rPr>
        <w:t xml:space="preserve">Klebsiella pnemoniae </w:t>
      </w:r>
      <w:r w:rsidR="00D63AAC" w:rsidRPr="00D63AAC">
        <w:rPr>
          <w:color w:val="000000"/>
          <w:shd w:val="clear" w:color="auto" w:fill="FFFFFF"/>
        </w:rPr>
        <w:t>can accumulate man</w:t>
      </w:r>
      <w:r w:rsidR="008F510D">
        <w:rPr>
          <w:color w:val="000000"/>
          <w:shd w:val="clear" w:color="auto" w:fill="FFFFFF"/>
        </w:rPr>
        <w:t xml:space="preserve">y antibiotic resistance genes by </w:t>
      </w:r>
      <w:r w:rsidR="00D63AAC" w:rsidRPr="00D63AAC">
        <w:rPr>
          <w:color w:val="000000"/>
          <w:shd w:val="clear" w:color="auto" w:fill="FFFFFF"/>
        </w:rPr>
        <w:t xml:space="preserve">horizontal </w:t>
      </w:r>
      <w:r w:rsidR="008F510D">
        <w:rPr>
          <w:color w:val="000000"/>
          <w:shd w:val="clear" w:color="auto" w:fill="FFFFFF"/>
        </w:rPr>
        <w:t>transfer of genetic elements through plasmids.</w:t>
      </w:r>
      <w:r w:rsidR="00D63AAC" w:rsidRPr="00D63AAC">
        <w:rPr>
          <w:color w:val="000000"/>
          <w:shd w:val="clear" w:color="auto" w:fill="FFFFFF"/>
        </w:rPr>
        <w:t xml:space="preserve"> </w:t>
      </w:r>
      <w:r w:rsidR="008E328B">
        <w:t xml:space="preserve">After acquiring a plasmid encoding a carbapenemase gene, </w:t>
      </w:r>
      <w:r w:rsidR="008E328B">
        <w:rPr>
          <w:i/>
        </w:rPr>
        <w:t>Klebsiella pneumonia</w:t>
      </w:r>
      <w:r w:rsidR="008E328B">
        <w:t xml:space="preserve"> becomes resistant to carbapenem antibiotics and causes hard to treat infections</w:t>
      </w:r>
      <w:r w:rsidR="00A13AF7">
        <w:t xml:space="preserve"> </w:t>
      </w:r>
      <w:r w:rsidR="00A13AF7">
        <w:fldChar w:fldCharType="begin"/>
      </w:r>
      <w:r w:rsidR="00A86014">
        <w:instrText xml:space="preserve"> ADDIN EN.CITE &lt;EndNote&gt;&lt;Cite&gt;&lt;Author&gt;Nordmann&lt;/Author&gt;&lt;Year&gt;2009&lt;/Year&gt;&lt;IDText&gt;The real threat of Klebsiella pneumoniae carbapenemase-producing bacteria&lt;/IDText&gt;&lt;DisplayText&gt;[13]&lt;/DisplayText&gt;&lt;record&gt;&lt;dates&gt;&lt;pub-dates&gt;&lt;date&gt;Apr&lt;/date&gt;&lt;/pub-dates&gt;&lt;year&gt;2009&lt;/year&gt;&lt;/dates&gt;&lt;keywords&gt;&lt;keyword&gt;Bacterial Proteins&lt;/keyword&gt;&lt;keyword&gt;Carbapenems&lt;/keyword&gt;&lt;keyword&gt;Drug Resistance, Multiple, Bacterial&lt;/keyword&gt;&lt;keyword&gt;Enterobacteriaceae&lt;/keyword&gt;&lt;keyword&gt;Humans&lt;/keyword&gt;&lt;keyword&gt;Klebsiella Infections&lt;/keyword&gt;&lt;keyword&gt;Klebsiella pneumoniae&lt;/keyword&gt;&lt;keyword&gt;beta-Lactamases&lt;/keyword&gt;&lt;/keywords&gt;&lt;urls&gt;&lt;related-urls&gt;&lt;url&gt;https://www.ncbi.nlm.nih.gov/pubmed/19324295&lt;/url&gt;&lt;/related-urls&gt;&lt;/urls&gt;&lt;isbn&gt;1474-4457&lt;/isbn&gt;&lt;titles&gt;&lt;title&gt;The real threat of Klebsiella pneumoniae carbapenemase-producing bacteria&lt;/title&gt;&lt;secondary-title&gt;Lancet Infect Dis&lt;/secondary-title&gt;&lt;/titles&gt;&lt;pages&gt;228-36&lt;/pages&gt;&lt;number&gt;4&lt;/number&gt;&lt;contributors&gt;&lt;authors&gt;&lt;author&gt;Nordmann, P.&lt;/author&gt;&lt;author&gt;Cuzon, G.&lt;/author&gt;&lt;author&gt;Naas, T.&lt;/author&gt;&lt;/authors&gt;&lt;/contributors&gt;&lt;language&gt;eng&lt;/language&gt;&lt;added-date format="utc"&gt;1555991200&lt;/added-date&gt;&lt;ref-type name="Journal Article"&gt;17&lt;/ref-type&gt;&lt;rec-number&gt;93&lt;/rec-number&gt;&lt;last-updated-date format="utc"&gt;1555991200&lt;/last-updated-date&gt;&lt;accession-num&gt;19324295&lt;/accession-num&gt;&lt;electronic-resource-num&gt;10.1016/S1473-3099(09)70054-4&lt;/electronic-resource-num&gt;&lt;volume&gt;9&lt;/volume&gt;&lt;/record&gt;&lt;/Cite&gt;&lt;/EndNote&gt;</w:instrText>
      </w:r>
      <w:r w:rsidR="00A13AF7">
        <w:fldChar w:fldCharType="separate"/>
      </w:r>
      <w:r w:rsidR="00A86014">
        <w:rPr>
          <w:noProof/>
        </w:rPr>
        <w:t>[13]</w:t>
      </w:r>
      <w:r w:rsidR="00A13AF7">
        <w:fldChar w:fldCharType="end"/>
      </w:r>
      <w:r w:rsidR="008E328B">
        <w:t>.</w:t>
      </w:r>
      <w:r w:rsidR="005A1C16">
        <w:t xml:space="preserve"> </w:t>
      </w:r>
      <w:r w:rsidR="003509EB">
        <w:t>Resistance to carbapenem antibiotics is alarming because ca</w:t>
      </w:r>
      <w:r w:rsidR="00FC2F89">
        <w:t>rbapenem antibiotics are typically used as a last line of defense medication</w:t>
      </w:r>
      <w:r w:rsidR="003509EB">
        <w:t xml:space="preserve">. Additionally, </w:t>
      </w:r>
      <w:r w:rsidR="003509EB">
        <w:rPr>
          <w:color w:val="000000"/>
          <w:shd w:val="clear" w:color="auto" w:fill="FFFFFF"/>
        </w:rPr>
        <w:t>c</w:t>
      </w:r>
      <w:r w:rsidR="00DF5317" w:rsidRPr="005A1C16">
        <w:rPr>
          <w:color w:val="000000"/>
          <w:shd w:val="clear" w:color="auto" w:fill="FFFFFF"/>
        </w:rPr>
        <w:t xml:space="preserve">arbapenem resistance has been linked to an up-regulation in efflux pumps, an alteration of the outer membrane, and increases production in </w:t>
      </w:r>
      <w:r w:rsidR="003509EB">
        <w:rPr>
          <w:color w:val="000000"/>
          <w:shd w:val="clear" w:color="auto" w:fill="FFFFFF"/>
        </w:rPr>
        <w:t>extended-spectrum beta-lactamase</w:t>
      </w:r>
      <w:r w:rsidR="00DF5317" w:rsidRPr="005A1C16">
        <w:rPr>
          <w:color w:val="000000"/>
          <w:shd w:val="clear" w:color="auto" w:fill="FFFFFF"/>
        </w:rPr>
        <w:t xml:space="preserve"> enzymes in the organism</w:t>
      </w:r>
      <w:r w:rsidR="00511C1A">
        <w:rPr>
          <w:color w:val="000000"/>
          <w:shd w:val="clear" w:color="auto" w:fill="FFFFFF"/>
        </w:rPr>
        <w:t xml:space="preserve"> </w:t>
      </w:r>
      <w:r w:rsidR="00511C1A">
        <w:rPr>
          <w:color w:val="000000"/>
          <w:shd w:val="clear" w:color="auto" w:fill="FFFFFF"/>
        </w:rPr>
        <w:fldChar w:fldCharType="begin"/>
      </w:r>
      <w:r w:rsidR="00A86014">
        <w:rPr>
          <w:color w:val="000000"/>
          <w:shd w:val="clear" w:color="auto" w:fill="FFFFFF"/>
        </w:rPr>
        <w:instrText xml:space="preserve"> ADDIN EN.CITE &lt;EndNote&gt;&lt;Cite&gt;&lt;Author&gt;Jacob&lt;/Author&gt;&lt;Year&gt;2013&lt;/Year&gt;&lt;IDText&gt;Vital signs: carbapenem-resistant Enterobacteriaceae&lt;/IDText&gt;&lt;DisplayText&gt;[12]&lt;/DisplayText&gt;&lt;record&gt;&lt;dates&gt;&lt;pub-dates&gt;&lt;date&gt;Mar 8&lt;/date&gt;&lt;/pub-dates&gt;&lt;year&gt;2013&lt;/year&gt;&lt;/dates&gt;&lt;keywords&gt;&lt;keyword&gt;Adolescent&lt;/keyword&gt;&lt;keyword&gt;Adult&lt;/keyword&gt;&lt;keyword&gt;Aged&lt;/keyword&gt;&lt;keyword&gt;Carbapenems/*pharmacology&lt;/keyword&gt;&lt;keyword&gt;Cross Infection/epidemiology&lt;/keyword&gt;&lt;keyword&gt;Drug Resistance, Bacterial&lt;/keyword&gt;&lt;keyword&gt;Enterobacteriaceae/*drug effects/isolation &amp;amp; purification&lt;/keyword&gt;&lt;keyword&gt;Enterobacteriaceae Infections/*epidemiology/*etiology&lt;/keyword&gt;&lt;keyword&gt;Hospitals/statistics &amp;amp; numerical data&lt;/keyword&gt;&lt;keyword&gt;Humans&lt;/keyword&gt;&lt;keyword&gt;Klebsiella Infections/drug therapy/epidemiology&lt;/keyword&gt;&lt;keyword&gt;Middle Aged&lt;/keyword&gt;&lt;keyword&gt;*Population Surveillance&lt;/keyword&gt;&lt;keyword&gt;United States/epidemiology&lt;/keyword&gt;&lt;keyword&gt;Young Adult&lt;/keyword&gt;&lt;/keywords&gt;&lt;isbn&gt;0149-2195&lt;/isbn&gt;&lt;custom2&gt;PMC4604788&lt;/custom2&gt;&lt;titles&gt;&lt;title&gt;Vital signs: carbapenem-resistant Enterobacteriaceae&lt;/title&gt;&lt;secondary-title&gt;MMWR Morb Mortal Wkly Rep&lt;/secondary-title&gt;&lt;/titles&gt;&lt;pages&gt;165-70&lt;/pages&gt;&lt;number&gt;9&lt;/number&gt;&lt;contributors&gt;&lt;authors&gt;&lt;author&gt;Jacob, Jesse T&lt;/author&gt;&lt;/authors&gt;&lt;/contributors&gt;&lt;edition&gt;2013/03/08&lt;/edition&gt;&lt;language&gt;eng&lt;/language&gt;&lt;added-date format="utc"&gt;1555989022&lt;/added-date&gt;&lt;ref-type name="Journal Article"&gt;17&lt;/ref-type&gt;&lt;remote-database-provider&gt;NLM&lt;/remote-database-provider&gt;&lt;rec-number&gt;92&lt;/rec-number&gt;&lt;last-updated-date format="utc"&gt;1555994345&lt;/last-updated-date&gt;&lt;accession-num&gt;23466435&lt;/accession-num&gt;&lt;volume&gt;62&lt;/volume&gt;&lt;/record&gt;&lt;/Cite&gt;&lt;/EndNote&gt;</w:instrText>
      </w:r>
      <w:r w:rsidR="00511C1A">
        <w:rPr>
          <w:color w:val="000000"/>
          <w:shd w:val="clear" w:color="auto" w:fill="FFFFFF"/>
        </w:rPr>
        <w:fldChar w:fldCharType="separate"/>
      </w:r>
      <w:r w:rsidR="00A86014">
        <w:rPr>
          <w:noProof/>
          <w:color w:val="000000"/>
          <w:shd w:val="clear" w:color="auto" w:fill="FFFFFF"/>
        </w:rPr>
        <w:t>[12]</w:t>
      </w:r>
      <w:r w:rsidR="00511C1A">
        <w:rPr>
          <w:color w:val="000000"/>
          <w:shd w:val="clear" w:color="auto" w:fill="FFFFFF"/>
        </w:rPr>
        <w:fldChar w:fldCharType="end"/>
      </w:r>
      <w:r w:rsidR="00DF5317" w:rsidRPr="005A1C16">
        <w:rPr>
          <w:color w:val="000000"/>
          <w:shd w:val="clear" w:color="auto" w:fill="FFFFFF"/>
        </w:rPr>
        <w:t>.</w:t>
      </w:r>
    </w:p>
    <w:p w14:paraId="32812ABE" w14:textId="77777777" w:rsidR="00B47C35" w:rsidRPr="001A0745" w:rsidRDefault="00B47C35" w:rsidP="00C23F96"/>
    <w:p w14:paraId="5AD4B257" w14:textId="47970D25" w:rsidR="005A113C" w:rsidRDefault="002F3752" w:rsidP="00CC2671">
      <w:pPr>
        <w:pStyle w:val="Heading1"/>
      </w:pPr>
      <w:bookmarkStart w:id="11" w:name="_Toc417603789"/>
      <w:r>
        <w:lastRenderedPageBreak/>
        <w:t>Risk Factors</w:t>
      </w:r>
      <w:bookmarkEnd w:id="11"/>
    </w:p>
    <w:p w14:paraId="6D798E3D" w14:textId="0085E65C" w:rsidR="001F1560" w:rsidRDefault="001F1560" w:rsidP="001F1560">
      <w:r>
        <w:t>There are various patient-related and procedural related factors that affect a patient’s risk of developing a surgical site infection. Table 2 shows that the risk of infection varies by procedure type while Table 3 lists SSI risk factors</w:t>
      </w:r>
      <w:r w:rsidR="001545B0">
        <w:t xml:space="preserve"> [</w:t>
      </w:r>
      <w:r w:rsidR="00B35116">
        <w:t>2</w:t>
      </w:r>
      <w:r w:rsidR="00DB4033">
        <w:t>-4</w:t>
      </w:r>
      <w:r w:rsidR="001545B0">
        <w:t>]</w:t>
      </w:r>
      <w:r>
        <w:t>.</w:t>
      </w:r>
      <w:r w:rsidRPr="003B324C">
        <w:t xml:space="preserve"> </w:t>
      </w:r>
      <w:r w:rsidR="008833CE">
        <w:t xml:space="preserve">The recommendations listed in Table 4 </w:t>
      </w:r>
      <w:r w:rsidR="009E164C">
        <w:t xml:space="preserve">were </w:t>
      </w:r>
      <w:r w:rsidR="008833CE">
        <w:t>adapted from</w:t>
      </w:r>
      <w:r w:rsidR="00BE432E">
        <w:t xml:space="preserve"> </w:t>
      </w:r>
      <w:r w:rsidR="00BE432E" w:rsidRPr="00B35116">
        <w:rPr>
          <w:i/>
          <w:noProof/>
        </w:rPr>
        <w:t>Strategies to prevent surgical site infections in acute care hospitals: 2014 update</w:t>
      </w:r>
      <w:r w:rsidR="00BE432E">
        <w:rPr>
          <w:i/>
          <w:noProof/>
        </w:rPr>
        <w:t xml:space="preserve"> </w:t>
      </w:r>
      <w:r w:rsidR="00BE432E">
        <w:rPr>
          <w:noProof/>
        </w:rPr>
        <w:t>by D.J. Anderson</w:t>
      </w:r>
      <w:r w:rsidR="00BE432E">
        <w:t xml:space="preserve"> a</w:t>
      </w:r>
      <w:r w:rsidR="009E164C">
        <w:t xml:space="preserve">nd should be consistently applied. </w:t>
      </w:r>
      <w:r>
        <w:t xml:space="preserve">Surgical site infection risk factors are classified as preoperative, perioperative and postoperative. </w:t>
      </w:r>
    </w:p>
    <w:p w14:paraId="6B52B0D8" w14:textId="2E83E7FC" w:rsidR="001F1560" w:rsidRDefault="001F1560" w:rsidP="001F1560">
      <w:r>
        <w:t xml:space="preserve">Preoperative risk factors can be categorized as non-modifiable and modifiable. </w:t>
      </w:r>
      <w:r w:rsidRPr="008F0793">
        <w:t>The non-modifiable factors, such as age and gender, can obviously not be changed. Fortunately, there are several modifiable preoperative risk factors, such as nutritional status, diabetes, and tobacco use that</w:t>
      </w:r>
      <w:r w:rsidR="00C97338">
        <w:t xml:space="preserve"> can</w:t>
      </w:r>
      <w:r w:rsidRPr="008F0793">
        <w:t xml:space="preserve"> be changed to fa</w:t>
      </w:r>
      <w:r w:rsidR="00C97338">
        <w:t>vor a positive surgical outcome</w:t>
      </w:r>
      <w:r w:rsidR="00841865">
        <w:t xml:space="preserve">. </w:t>
      </w:r>
      <w:r w:rsidRPr="008F0793">
        <w:t>A patient’s albumin levels can determine the nutrition status of a patient pre-surgery.</w:t>
      </w:r>
      <w:r>
        <w:t xml:space="preserve"> Albumin levels less than 3.5 mg/dL have been found to delay wound healing by having a less competent immune response to infection, thus leading to readmission of the patient into the hospital</w:t>
      </w:r>
      <w:r w:rsidR="00F87DE3">
        <w:t xml:space="preserve"> </w:t>
      </w:r>
      <w:r w:rsidR="00F87DE3">
        <w:fldChar w:fldCharType="begin"/>
      </w:r>
      <w:r w:rsidR="00A86014">
        <w:instrText xml:space="preserve"> ADDIN EN.CITE &lt;EndNote&gt;&lt;Cite&gt;&lt;Author&gt;Nasser&lt;/Author&gt;&lt;Year&gt;2018&lt;/Year&gt;&lt;IDText&gt;Risk Factors and Prevention of Surgical Site Infections Following Spinal Procedures&lt;/IDText&gt;&lt;DisplayText&gt;[3]&lt;/DisplayText&gt;&lt;record&gt;&lt;dates&gt;&lt;pub-dates&gt;&lt;date&gt;Dec&lt;/date&gt;&lt;/pub-dates&gt;&lt;year&gt;2018&lt;/year&gt;&lt;/dates&gt;&lt;keywords&gt;&lt;keyword&gt;postoperative infection&lt;/keyword&gt;&lt;keyword&gt;spine infection&lt;/keyword&gt;&lt;keyword&gt;spine surgery&lt;/keyword&gt;&lt;keyword&gt;surgical site infection&lt;/keyword&gt;&lt;/keywords&gt;&lt;urls&gt;&lt;related-urls&gt;&lt;url&gt;https://www.ncbi.nlm.nih.gov/pubmed/30574437&lt;/url&gt;&lt;/related-urls&gt;&lt;/urls&gt;&lt;isbn&gt;2192-5682&lt;/isbn&gt;&lt;custom2&gt;PMC6295823&lt;/custom2&gt;&lt;titles&gt;&lt;title&gt;Risk Factors and Prevention of Surgical Site Infections Following Spinal Procedures&lt;/title&gt;&lt;secondary-title&gt;Global Spine J&lt;/secondary-title&gt;&lt;/titles&gt;&lt;pages&gt;44S-48S&lt;/pages&gt;&lt;number&gt;4 Suppl&lt;/number&gt;&lt;contributors&gt;&lt;authors&gt;&lt;author&gt;Nasser, R.&lt;/author&gt;&lt;author&gt;Kosty, J. A.&lt;/author&gt;&lt;author&gt;Shah, S.&lt;/author&gt;&lt;author&gt;Wang, J.&lt;/author&gt;&lt;author&gt;Cheng, J.&lt;/author&gt;&lt;/authors&gt;&lt;/contributors&gt;&lt;edition&gt;2018/12/13&lt;/edition&gt;&lt;language&gt;eng&lt;/language&gt;&lt;added-date format="utc"&gt;1550456574&lt;/added-date&gt;&lt;ref-type name="Journal Article"&gt;17&lt;/ref-type&gt;&lt;rec-number&gt;12&lt;/rec-number&gt;&lt;last-updated-date format="utc"&gt;1550456574&lt;/last-updated-date&gt;&lt;accession-num&gt;30574437&lt;/accession-num&gt;&lt;electronic-resource-num&gt;10.1177/2192568218806275&lt;/electronic-resource-num&gt;&lt;volume&gt;8&lt;/volume&gt;&lt;/record&gt;&lt;/Cite&gt;&lt;/EndNote&gt;</w:instrText>
      </w:r>
      <w:r w:rsidR="00F87DE3">
        <w:fldChar w:fldCharType="separate"/>
      </w:r>
      <w:r w:rsidR="00A86014">
        <w:rPr>
          <w:noProof/>
        </w:rPr>
        <w:t>[3]</w:t>
      </w:r>
      <w:r w:rsidR="00F87DE3">
        <w:fldChar w:fldCharType="end"/>
      </w:r>
      <w:r>
        <w:t xml:space="preserve">. Diabetes is a surgical site infection risk factor due to two primary mechanisms. The first is the possibility of compromising the body’s microvasculature, which will reduce tissue perfusion and impair cellular-level functions. The second mechanism is that with decreased microcirculation there is also reduced activity of cellular immunity functions of chemotaxis and phagocytosis. </w:t>
      </w:r>
      <w:r w:rsidR="00841865">
        <w:t>A</w:t>
      </w:r>
      <w:r>
        <w:t>cross many surgical fields</w:t>
      </w:r>
      <w:r w:rsidR="00841865">
        <w:t>,</w:t>
      </w:r>
      <w:r>
        <w:t xml:space="preserve"> smoking has been identified as a risk factor for complicating wound healing. Nicotine causes peripheral vasoconstriction which induces tissue hypovolemia and hypoxia</w:t>
      </w:r>
      <w:r>
        <w:fldChar w:fldCharType="begin"/>
      </w:r>
      <w:r w:rsidR="00A86014">
        <w:instrText xml:space="preserve"> ADDIN EN.CITE &lt;EndNote&gt;&lt;Cite&gt;&lt;Author&gt;Ban&lt;/Author&gt;&lt;Year&gt;2017&lt;/Year&gt;&lt;IDText&gt;Executive Summary of the American College of Surgeons/Surgical Infection Society Surgical Site Infection Guidelines-2016 Update&lt;/IDText&gt;&lt;DisplayText&gt;[2]&lt;/DisplayText&gt;&lt;record&gt;&lt;dates&gt;&lt;pub-dates&gt;&lt;date&gt;2017 May/Jun&lt;/date&gt;&lt;/pub-dates&gt;&lt;year&gt;2017&lt;/year&gt;&lt;/dates&gt;&lt;keywords&gt;&lt;keyword&gt;Humans&lt;/keyword&gt;&lt;keyword&gt;Practice Guidelines as Topic&lt;/keyword&gt;&lt;keyword&gt;Societies, Medical&lt;/keyword&gt;&lt;keyword&gt;Surgeons&lt;/keyword&gt;&lt;keyword&gt;Surgical Wound Infection&lt;/keyword&gt;&lt;keyword&gt;United States&lt;/keyword&gt;&lt;/keywords&gt;&lt;urls&gt;&lt;related-urls&gt;&lt;url&gt;https://www.ncbi.nlm.nih.gov/pubmed/28541808&lt;/url&gt;&lt;/related-urls&gt;&lt;/urls&gt;&lt;isbn&gt;1557-8674&lt;/isbn&gt;&lt;titles&gt;&lt;title&gt;Executive Summary of the American College of Surgeons/Surgical Infection Society Surgical Site Infection Guidelines-2016 Update&lt;/title&gt;&lt;secondary-title&gt;Surg Infect (Larchmt)&lt;/secondary-title&gt;&lt;/titles&gt;&lt;pages&gt;379-382&lt;/pages&gt;&lt;number&gt;4&lt;/number&gt;&lt;contributors&gt;&lt;authors&gt;&lt;author&gt;Ban, K. A.&lt;/author&gt;&lt;author&gt;Minei, J. P.&lt;/author&gt;&lt;author&gt;Laronga, C.&lt;/author&gt;&lt;author&gt;Harbrecht, B. G.&lt;/author&gt;&lt;author&gt;Jensen, E. H.&lt;/author&gt;&lt;author&gt;Fry, D. E.&lt;/author&gt;&lt;author&gt;Itani, K. M. F.&lt;/author&gt;&lt;author&gt;Dellinger, E. P.&lt;/author&gt;&lt;author&gt;Ko, C. Y.&lt;/author&gt;&lt;author&gt;Duane, T. M.&lt;/author&gt;&lt;/authors&gt;&lt;/contributors&gt;&lt;language&gt;eng&lt;/language&gt;&lt;added-date format="utc"&gt;1551489686&lt;/added-date&gt;&lt;ref-type name="Journal Article"&gt;17&lt;/ref-type&gt;&lt;rec-number&gt;46&lt;/rec-number&gt;&lt;last-updated-date format="utc"&gt;1551489686&lt;/last-updated-date&gt;&lt;accession-num&gt;28541808&lt;/accession-num&gt;&lt;electronic-resource-num&gt;10.1089/sur.2016.214&lt;/electronic-resource-num&gt;&lt;volume&gt;18&lt;/volume&gt;&lt;/record&gt;&lt;/Cite&gt;&lt;/EndNote&gt;</w:instrText>
      </w:r>
      <w:r>
        <w:fldChar w:fldCharType="separate"/>
      </w:r>
      <w:r w:rsidR="00A86014">
        <w:rPr>
          <w:noProof/>
        </w:rPr>
        <w:t>[2]</w:t>
      </w:r>
      <w:r>
        <w:fldChar w:fldCharType="end"/>
      </w:r>
      <w:r>
        <w:t xml:space="preserve">. </w:t>
      </w:r>
    </w:p>
    <w:p w14:paraId="5E5743E1" w14:textId="77777777" w:rsidR="001F1560" w:rsidRDefault="001F1560" w:rsidP="001F1560">
      <w:pPr>
        <w:rPr>
          <w:color w:val="000000"/>
          <w:shd w:val="clear" w:color="auto" w:fill="FFFFFF"/>
        </w:rPr>
      </w:pPr>
      <w:r>
        <w:t xml:space="preserve">In regards to perioperative risk factors, a longer procedure time may increase the probability of adverse outcomes including surgical site infections. </w:t>
      </w:r>
      <w:r w:rsidRPr="00B47196">
        <w:t xml:space="preserve">According to Cheng et al., </w:t>
      </w:r>
      <w:r>
        <w:rPr>
          <w:color w:val="000000"/>
          <w:shd w:val="clear" w:color="auto" w:fill="FFFFFF"/>
        </w:rPr>
        <w:lastRenderedPageBreak/>
        <w:t xml:space="preserve">across various procedures, patients who developed a SSI had an average procedure time 30 minutes longer than patients without a SSI. A key perioperative risk factor is the incomplete sterilization of surgical equipment and environmental surfaces. This contamination could be a result of inadequate maintenance of autoclave components, poor handling practices by staff, and lapses in inspection of surgical sets.  Sterilization is an important process that destroys microorganisms on the surfaces of instruments that are used during surgery. Proper sterilization of surgical equipment is critical to prevent infection and transmission of diseases across patients. </w:t>
      </w:r>
    </w:p>
    <w:p w14:paraId="3459A0C6" w14:textId="12740BA9" w:rsidR="001F1560" w:rsidRDefault="001F1560" w:rsidP="001F1560">
      <w:r>
        <w:rPr>
          <w:color w:val="000000"/>
          <w:shd w:val="clear" w:color="auto" w:fill="FFFFFF"/>
        </w:rPr>
        <w:t xml:space="preserve">Furthermore, appropriate surgical wound management in the postoperative time frame is required to prevent complications such as surgical site infections. After a patient is discharged from a hospital or outpatient surgery setting, caregivers should educate relatives on how to properly care for </w:t>
      </w:r>
      <w:r w:rsidR="00C67DC7">
        <w:rPr>
          <w:color w:val="000000"/>
          <w:shd w:val="clear" w:color="auto" w:fill="FFFFFF"/>
        </w:rPr>
        <w:t xml:space="preserve">the </w:t>
      </w:r>
      <w:r>
        <w:rPr>
          <w:color w:val="000000"/>
          <w:shd w:val="clear" w:color="auto" w:fill="FFFFFF"/>
        </w:rPr>
        <w:t>surgical site and recognize signs of early infection.</w:t>
      </w:r>
      <w:r w:rsidR="005B2CA3" w:rsidRPr="001F1560">
        <w:t xml:space="preserve"> </w:t>
      </w:r>
    </w:p>
    <w:p w14:paraId="03B2CB90" w14:textId="1E2A94E6" w:rsidR="006920C6" w:rsidRDefault="006920C6" w:rsidP="00460E34">
      <w:pPr>
        <w:pStyle w:val="Caption"/>
        <w:keepNext/>
      </w:pPr>
      <w:bookmarkStart w:id="12" w:name="_Toc417399063"/>
      <w:r>
        <w:lastRenderedPageBreak/>
        <w:t xml:space="preserve">Table </w:t>
      </w:r>
      <w:r>
        <w:fldChar w:fldCharType="begin"/>
      </w:r>
      <w:r>
        <w:instrText xml:space="preserve"> SEQ Table \* ARABIC </w:instrText>
      </w:r>
      <w:r>
        <w:fldChar w:fldCharType="separate"/>
      </w:r>
      <w:r w:rsidR="00FA2545">
        <w:t>2</w:t>
      </w:r>
      <w:r>
        <w:fldChar w:fldCharType="end"/>
      </w:r>
      <w:r>
        <w:t xml:space="preserve"> </w:t>
      </w:r>
      <w:r w:rsidRPr="007C3CE2">
        <w:t>National Healthcare Safety Network Surgical Site Infection Rates for Selected Procedures</w:t>
      </w:r>
      <w:r w:rsidR="00460E34">
        <w:t xml:space="preserve"> Detected on Admission or Re-Admission, 2014</w:t>
      </w:r>
      <w:bookmarkEnd w:id="12"/>
    </w:p>
    <w:p w14:paraId="483E0E5C" w14:textId="7BAFE6ED" w:rsidR="002E390E" w:rsidRDefault="006920C6" w:rsidP="006920C6">
      <w:pPr>
        <w:ind w:firstLine="0"/>
      </w:pPr>
      <w:r w:rsidRPr="00F65D6A">
        <w:rPr>
          <w:b/>
          <w:noProof/>
        </w:rPr>
        <w:drawing>
          <wp:inline distT="0" distB="0" distL="0" distR="0" wp14:anchorId="2A0405EC" wp14:editId="13068BAC">
            <wp:extent cx="5943600" cy="40093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4009390"/>
                    </a:xfrm>
                    <a:prstGeom prst="rect">
                      <a:avLst/>
                    </a:prstGeom>
                    <a:noFill/>
                    <a:ln>
                      <a:noFill/>
                    </a:ln>
                  </pic:spPr>
                </pic:pic>
              </a:graphicData>
            </a:graphic>
          </wp:inline>
        </w:drawing>
      </w:r>
    </w:p>
    <w:p w14:paraId="58D380B6" w14:textId="77777777" w:rsidR="00CD0E61" w:rsidRDefault="00CD0E61" w:rsidP="006920C6">
      <w:pPr>
        <w:ind w:firstLine="0"/>
      </w:pPr>
    </w:p>
    <w:p w14:paraId="44FDA3C7" w14:textId="77777777" w:rsidR="00CD0E61" w:rsidRDefault="00CD0E61" w:rsidP="006920C6">
      <w:pPr>
        <w:ind w:firstLine="0"/>
      </w:pPr>
    </w:p>
    <w:p w14:paraId="5180E514" w14:textId="77777777" w:rsidR="00CD0E61" w:rsidRDefault="00CD0E61" w:rsidP="006920C6">
      <w:pPr>
        <w:ind w:firstLine="0"/>
      </w:pPr>
    </w:p>
    <w:p w14:paraId="58E11DA9" w14:textId="77777777" w:rsidR="00CD0E61" w:rsidRDefault="00CD0E61" w:rsidP="006920C6">
      <w:pPr>
        <w:ind w:firstLine="0"/>
      </w:pPr>
    </w:p>
    <w:p w14:paraId="4F3BBDBA" w14:textId="77777777" w:rsidR="00CD0E61" w:rsidRDefault="00CD0E61" w:rsidP="006920C6">
      <w:pPr>
        <w:ind w:firstLine="0"/>
      </w:pPr>
    </w:p>
    <w:p w14:paraId="41EA6089" w14:textId="77777777" w:rsidR="00CD0E61" w:rsidRDefault="00CD0E61" w:rsidP="006920C6">
      <w:pPr>
        <w:ind w:firstLine="0"/>
      </w:pPr>
    </w:p>
    <w:p w14:paraId="57864B0C" w14:textId="77777777" w:rsidR="00CD0E61" w:rsidRDefault="00CD0E61" w:rsidP="006920C6">
      <w:pPr>
        <w:ind w:firstLine="0"/>
      </w:pPr>
    </w:p>
    <w:p w14:paraId="55F9FF0C" w14:textId="77777777" w:rsidR="00CD0E61" w:rsidRDefault="00CD0E61" w:rsidP="006920C6">
      <w:pPr>
        <w:ind w:firstLine="0"/>
      </w:pPr>
    </w:p>
    <w:p w14:paraId="5F02ADE6" w14:textId="77777777" w:rsidR="00282A3C" w:rsidRDefault="00282A3C" w:rsidP="006920C6">
      <w:pPr>
        <w:ind w:firstLine="0"/>
      </w:pPr>
    </w:p>
    <w:p w14:paraId="2E63FB4C" w14:textId="45100051" w:rsidR="00282A3C" w:rsidRDefault="00282A3C" w:rsidP="00282A3C">
      <w:pPr>
        <w:pStyle w:val="Caption"/>
        <w:keepNext/>
      </w:pPr>
      <w:bookmarkStart w:id="13" w:name="_Toc417399064"/>
      <w:r w:rsidRPr="004B5D87">
        <w:lastRenderedPageBreak/>
        <w:t xml:space="preserve">Table </w:t>
      </w:r>
      <w:r w:rsidRPr="004B5D87">
        <w:fldChar w:fldCharType="begin"/>
      </w:r>
      <w:r w:rsidRPr="004B5D87">
        <w:instrText xml:space="preserve"> SEQ Table \* ARABIC </w:instrText>
      </w:r>
      <w:r w:rsidRPr="004B5D87">
        <w:fldChar w:fldCharType="separate"/>
      </w:r>
      <w:r w:rsidR="00FA2545">
        <w:t>3</w:t>
      </w:r>
      <w:r w:rsidRPr="004B5D87">
        <w:fldChar w:fldCharType="end"/>
      </w:r>
      <w:r w:rsidRPr="004B5D87">
        <w:t xml:space="preserve"> Surgical Site Infection Risk Factors</w:t>
      </w:r>
      <w:bookmarkEnd w:id="13"/>
      <w:r w:rsidRPr="00282A3C">
        <w:t xml:space="preserve"> </w:t>
      </w:r>
    </w:p>
    <w:tbl>
      <w:tblPr>
        <w:tblStyle w:val="TableGrid"/>
        <w:tblW w:w="0" w:type="auto"/>
        <w:tblLook w:val="04A0" w:firstRow="1" w:lastRow="0" w:firstColumn="1" w:lastColumn="0" w:noHBand="0" w:noVBand="1"/>
      </w:tblPr>
      <w:tblGrid>
        <w:gridCol w:w="2358"/>
        <w:gridCol w:w="7110"/>
      </w:tblGrid>
      <w:tr w:rsidR="00282A3C" w:rsidRPr="00F65D6A" w14:paraId="1AA9077B" w14:textId="77777777" w:rsidTr="004B5D87">
        <w:tc>
          <w:tcPr>
            <w:tcW w:w="2358" w:type="dxa"/>
          </w:tcPr>
          <w:p w14:paraId="2CD04DD8" w14:textId="0E16561F" w:rsidR="00282A3C" w:rsidRPr="004B5D87" w:rsidRDefault="000730F0" w:rsidP="000730F0">
            <w:pPr>
              <w:rPr>
                <w:b/>
              </w:rPr>
            </w:pPr>
            <w:r>
              <w:rPr>
                <w:b/>
              </w:rPr>
              <w:t>Category</w:t>
            </w:r>
          </w:p>
        </w:tc>
        <w:tc>
          <w:tcPr>
            <w:tcW w:w="7110" w:type="dxa"/>
            <w:tcBorders>
              <w:bottom w:val="single" w:sz="4" w:space="0" w:color="auto"/>
            </w:tcBorders>
          </w:tcPr>
          <w:p w14:paraId="4E4726D1" w14:textId="09F2940B" w:rsidR="00282A3C" w:rsidRPr="000730F0" w:rsidRDefault="000730F0" w:rsidP="000730F0">
            <w:pPr>
              <w:ind w:firstLine="0"/>
              <w:jc w:val="center"/>
              <w:rPr>
                <w:b/>
              </w:rPr>
            </w:pPr>
            <w:r w:rsidRPr="000730F0">
              <w:rPr>
                <w:b/>
              </w:rPr>
              <w:t>Risk Factor</w:t>
            </w:r>
          </w:p>
        </w:tc>
      </w:tr>
      <w:tr w:rsidR="00282A3C" w:rsidRPr="00F65D6A" w14:paraId="2720FD09" w14:textId="77777777" w:rsidTr="004B5D87">
        <w:tc>
          <w:tcPr>
            <w:tcW w:w="2358" w:type="dxa"/>
          </w:tcPr>
          <w:p w14:paraId="6190AE35" w14:textId="77777777" w:rsidR="00282A3C" w:rsidRPr="004B5D87" w:rsidRDefault="00282A3C" w:rsidP="002140A4">
            <w:r w:rsidRPr="004B5D87">
              <w:t xml:space="preserve">Preoperative  </w:t>
            </w:r>
          </w:p>
          <w:p w14:paraId="06780DC2" w14:textId="77777777" w:rsidR="00282A3C" w:rsidRPr="004B5D87" w:rsidRDefault="00282A3C" w:rsidP="002140A4"/>
          <w:p w14:paraId="46B49189" w14:textId="77777777" w:rsidR="00282A3C" w:rsidRPr="004B5D87" w:rsidRDefault="00282A3C" w:rsidP="002140A4"/>
          <w:p w14:paraId="1840083E" w14:textId="77777777" w:rsidR="00282A3C" w:rsidRPr="004B5D87" w:rsidRDefault="00282A3C" w:rsidP="002140A4"/>
          <w:p w14:paraId="6B88F356" w14:textId="77777777" w:rsidR="00282A3C" w:rsidRPr="004B5D87" w:rsidRDefault="00282A3C" w:rsidP="002140A4"/>
        </w:tc>
        <w:tc>
          <w:tcPr>
            <w:tcW w:w="7110" w:type="dxa"/>
            <w:tcBorders>
              <w:bottom w:val="single" w:sz="4" w:space="0" w:color="auto"/>
            </w:tcBorders>
          </w:tcPr>
          <w:p w14:paraId="66645A5F" w14:textId="77777777" w:rsidR="00202722" w:rsidRDefault="00202722" w:rsidP="00F073F2">
            <w:pPr>
              <w:ind w:firstLine="162"/>
            </w:pPr>
          </w:p>
          <w:p w14:paraId="7FEC08A6" w14:textId="77777777" w:rsidR="00282A3C" w:rsidRPr="004B5D87" w:rsidRDefault="00282A3C" w:rsidP="00F073F2">
            <w:pPr>
              <w:ind w:firstLine="162"/>
            </w:pPr>
            <w:r w:rsidRPr="004B5D87">
              <w:t>Non-Modifiable</w:t>
            </w:r>
          </w:p>
          <w:p w14:paraId="1D14C36A" w14:textId="77777777" w:rsidR="00282A3C" w:rsidRPr="004B5D87" w:rsidRDefault="00282A3C" w:rsidP="00F073F2">
            <w:pPr>
              <w:spacing w:line="240" w:lineRule="auto"/>
              <w:ind w:left="360" w:firstLine="252"/>
              <w:contextualSpacing/>
              <w:jc w:val="left"/>
            </w:pPr>
            <w:r w:rsidRPr="004B5D87">
              <w:t>Age</w:t>
            </w:r>
          </w:p>
          <w:p w14:paraId="69250EEA" w14:textId="5EC4C729" w:rsidR="00120742" w:rsidRDefault="00282A3C" w:rsidP="004B5D87">
            <w:pPr>
              <w:spacing w:line="240" w:lineRule="auto"/>
              <w:ind w:left="360" w:firstLine="252"/>
              <w:contextualSpacing/>
              <w:jc w:val="left"/>
            </w:pPr>
            <w:r w:rsidRPr="004B5D87">
              <w:t>History of skin or soft tissue infection</w:t>
            </w:r>
          </w:p>
          <w:p w14:paraId="3E196BE7" w14:textId="77777777" w:rsidR="004B5D87" w:rsidRPr="004B5D87" w:rsidRDefault="004B5D87" w:rsidP="004B5D87">
            <w:pPr>
              <w:spacing w:line="240" w:lineRule="auto"/>
              <w:ind w:left="360" w:firstLine="252"/>
              <w:contextualSpacing/>
              <w:jc w:val="left"/>
            </w:pPr>
          </w:p>
          <w:p w14:paraId="5B7AB440" w14:textId="77777777" w:rsidR="00282A3C" w:rsidRPr="004B5D87" w:rsidRDefault="00282A3C" w:rsidP="00F073F2">
            <w:pPr>
              <w:ind w:firstLine="162"/>
            </w:pPr>
            <w:r w:rsidRPr="004B5D87">
              <w:t>Modifiable</w:t>
            </w:r>
          </w:p>
          <w:p w14:paraId="0D61D23F" w14:textId="77777777" w:rsidR="00282A3C" w:rsidRPr="004B5D87" w:rsidRDefault="00282A3C" w:rsidP="00F073F2">
            <w:pPr>
              <w:spacing w:line="240" w:lineRule="auto"/>
              <w:ind w:left="360" w:firstLine="252"/>
              <w:contextualSpacing/>
              <w:jc w:val="left"/>
            </w:pPr>
            <w:r w:rsidRPr="004B5D87">
              <w:t>Diabetes</w:t>
            </w:r>
          </w:p>
          <w:p w14:paraId="7CCB69F0" w14:textId="77777777" w:rsidR="00282A3C" w:rsidRPr="004B5D87" w:rsidRDefault="00282A3C" w:rsidP="00F073F2">
            <w:pPr>
              <w:spacing w:line="240" w:lineRule="auto"/>
              <w:ind w:left="360" w:firstLine="252"/>
              <w:contextualSpacing/>
              <w:jc w:val="left"/>
            </w:pPr>
            <w:r w:rsidRPr="004B5D87">
              <w:t>Obesity</w:t>
            </w:r>
          </w:p>
          <w:p w14:paraId="22AC1F17" w14:textId="77777777" w:rsidR="00282A3C" w:rsidRPr="004B5D87" w:rsidRDefault="00282A3C" w:rsidP="00F073F2">
            <w:pPr>
              <w:spacing w:line="240" w:lineRule="auto"/>
              <w:ind w:left="360" w:firstLine="252"/>
              <w:contextualSpacing/>
              <w:jc w:val="left"/>
            </w:pPr>
            <w:r w:rsidRPr="004B5D87">
              <w:t>Tobacco Use</w:t>
            </w:r>
          </w:p>
          <w:p w14:paraId="4031756B" w14:textId="77777777" w:rsidR="00282A3C" w:rsidRPr="004B5D87" w:rsidRDefault="00282A3C" w:rsidP="00F073F2">
            <w:pPr>
              <w:spacing w:line="240" w:lineRule="auto"/>
              <w:ind w:left="360" w:firstLine="252"/>
              <w:contextualSpacing/>
              <w:jc w:val="left"/>
            </w:pPr>
            <w:r w:rsidRPr="004B5D87">
              <w:t>Length of pre-operative hospitalization</w:t>
            </w:r>
          </w:p>
          <w:p w14:paraId="44726F53" w14:textId="70EE2B20" w:rsidR="00282A3C" w:rsidRPr="004B5D87" w:rsidRDefault="00F83FDA" w:rsidP="00F073F2">
            <w:pPr>
              <w:spacing w:line="240" w:lineRule="auto"/>
              <w:ind w:left="360" w:firstLine="252"/>
              <w:contextualSpacing/>
              <w:jc w:val="left"/>
            </w:pPr>
            <w:r w:rsidRPr="004B5D87">
              <w:rPr>
                <w:i/>
              </w:rPr>
              <w:t xml:space="preserve">Staphylococcus aureus </w:t>
            </w:r>
            <w:r w:rsidR="00516B70">
              <w:t xml:space="preserve">nasal </w:t>
            </w:r>
            <w:r w:rsidRPr="004B5D87">
              <w:t>carriage</w:t>
            </w:r>
          </w:p>
          <w:p w14:paraId="75259ABE" w14:textId="77777777" w:rsidR="00282A3C" w:rsidRPr="004B5D87" w:rsidRDefault="00282A3C" w:rsidP="00F073F2">
            <w:pPr>
              <w:spacing w:line="240" w:lineRule="auto"/>
              <w:ind w:left="360" w:firstLine="252"/>
              <w:contextualSpacing/>
              <w:jc w:val="left"/>
            </w:pPr>
            <w:r w:rsidRPr="004B5D87">
              <w:t xml:space="preserve">Preoperative albumin level </w:t>
            </w:r>
          </w:p>
          <w:p w14:paraId="3EAE51D3" w14:textId="77777777" w:rsidR="00282A3C" w:rsidRPr="004B5D87" w:rsidRDefault="00282A3C" w:rsidP="00F073F2">
            <w:pPr>
              <w:spacing w:line="240" w:lineRule="auto"/>
              <w:ind w:left="360" w:firstLine="252"/>
              <w:contextualSpacing/>
              <w:jc w:val="left"/>
            </w:pPr>
            <w:r w:rsidRPr="004B5D87">
              <w:t>Immunosuppression</w:t>
            </w:r>
          </w:p>
          <w:p w14:paraId="4085ED95" w14:textId="77777777" w:rsidR="00282A3C" w:rsidRPr="004B5D87" w:rsidRDefault="00282A3C" w:rsidP="00F073F2">
            <w:pPr>
              <w:spacing w:line="240" w:lineRule="auto"/>
              <w:ind w:left="360" w:firstLine="252"/>
              <w:contextualSpacing/>
              <w:jc w:val="left"/>
            </w:pPr>
            <w:r w:rsidRPr="004B5D87">
              <w:t>Inadequate skin preparation</w:t>
            </w:r>
          </w:p>
          <w:p w14:paraId="6CF8567A" w14:textId="77777777" w:rsidR="00282A3C" w:rsidRPr="004B5D87" w:rsidRDefault="00282A3C" w:rsidP="00F073F2">
            <w:pPr>
              <w:spacing w:line="240" w:lineRule="auto"/>
              <w:ind w:left="360" w:firstLine="252"/>
              <w:contextualSpacing/>
              <w:jc w:val="left"/>
            </w:pPr>
            <w:r w:rsidRPr="004B5D87">
              <w:t>Inappropriate antibiotic choice, timing, and weight-based dosing</w:t>
            </w:r>
          </w:p>
          <w:p w14:paraId="4DBA1873" w14:textId="77777777" w:rsidR="00282A3C" w:rsidRPr="004B5D87" w:rsidRDefault="00282A3C" w:rsidP="00F073F2">
            <w:pPr>
              <w:spacing w:line="240" w:lineRule="auto"/>
              <w:ind w:left="360" w:firstLine="252"/>
              <w:contextualSpacing/>
              <w:jc w:val="left"/>
            </w:pPr>
            <w:r w:rsidRPr="004B5D87">
              <w:t>Hair removal method</w:t>
            </w:r>
          </w:p>
          <w:p w14:paraId="0E1A6F00" w14:textId="77777777" w:rsidR="00120742" w:rsidRPr="004B5D87" w:rsidRDefault="00120742" w:rsidP="00120742">
            <w:pPr>
              <w:pStyle w:val="ListParagraph"/>
              <w:spacing w:line="240" w:lineRule="auto"/>
              <w:ind w:firstLine="0"/>
              <w:contextualSpacing/>
              <w:jc w:val="left"/>
            </w:pPr>
          </w:p>
        </w:tc>
      </w:tr>
      <w:tr w:rsidR="00282A3C" w:rsidRPr="00F65D6A" w14:paraId="721AAB01" w14:textId="77777777" w:rsidTr="00202722">
        <w:trPr>
          <w:trHeight w:val="2681"/>
        </w:trPr>
        <w:tc>
          <w:tcPr>
            <w:tcW w:w="2358" w:type="dxa"/>
          </w:tcPr>
          <w:p w14:paraId="3798184A" w14:textId="77777777" w:rsidR="00282A3C" w:rsidRPr="004B5D87" w:rsidRDefault="00282A3C" w:rsidP="002140A4">
            <w:r w:rsidRPr="004B5D87">
              <w:t xml:space="preserve">Perioperative </w:t>
            </w:r>
          </w:p>
        </w:tc>
        <w:tc>
          <w:tcPr>
            <w:tcW w:w="7110" w:type="dxa"/>
          </w:tcPr>
          <w:p w14:paraId="74511A21" w14:textId="77777777" w:rsidR="00202722" w:rsidRDefault="00202722" w:rsidP="00F073F2">
            <w:pPr>
              <w:spacing w:line="240" w:lineRule="auto"/>
              <w:ind w:left="360" w:firstLine="252"/>
              <w:contextualSpacing/>
              <w:jc w:val="left"/>
            </w:pPr>
          </w:p>
          <w:p w14:paraId="60E89670" w14:textId="77777777" w:rsidR="00282A3C" w:rsidRPr="004B5D87" w:rsidRDefault="00282A3C" w:rsidP="00F073F2">
            <w:pPr>
              <w:spacing w:line="240" w:lineRule="auto"/>
              <w:ind w:left="360" w:firstLine="252"/>
              <w:contextualSpacing/>
              <w:jc w:val="left"/>
            </w:pPr>
            <w:r w:rsidRPr="004B5D87">
              <w:t>Operating Room Ventilation</w:t>
            </w:r>
          </w:p>
          <w:p w14:paraId="55E0326F" w14:textId="77777777" w:rsidR="00282A3C" w:rsidRPr="004B5D87" w:rsidRDefault="00282A3C" w:rsidP="00F073F2">
            <w:pPr>
              <w:spacing w:line="240" w:lineRule="auto"/>
              <w:ind w:left="360" w:firstLine="252"/>
              <w:contextualSpacing/>
              <w:jc w:val="left"/>
            </w:pPr>
            <w:r w:rsidRPr="004B5D87">
              <w:t>Organ Site</w:t>
            </w:r>
          </w:p>
          <w:p w14:paraId="14FBADCF" w14:textId="77777777" w:rsidR="00282A3C" w:rsidRPr="004B5D87" w:rsidRDefault="00282A3C" w:rsidP="00F073F2">
            <w:pPr>
              <w:spacing w:line="240" w:lineRule="auto"/>
              <w:ind w:left="360" w:firstLine="252"/>
              <w:contextualSpacing/>
              <w:jc w:val="left"/>
            </w:pPr>
            <w:r w:rsidRPr="004B5D87">
              <w:t>Urgency of Procedure</w:t>
            </w:r>
          </w:p>
          <w:p w14:paraId="16479DBE" w14:textId="77777777" w:rsidR="00282A3C" w:rsidRPr="004B5D87" w:rsidRDefault="00282A3C" w:rsidP="00F073F2">
            <w:pPr>
              <w:spacing w:line="240" w:lineRule="auto"/>
              <w:ind w:left="360" w:firstLine="252"/>
              <w:contextualSpacing/>
              <w:jc w:val="left"/>
            </w:pPr>
            <w:r w:rsidRPr="004B5D87">
              <w:t>Procedure Duration</w:t>
            </w:r>
          </w:p>
          <w:p w14:paraId="547B36B2" w14:textId="77777777" w:rsidR="00282A3C" w:rsidRPr="004B5D87" w:rsidRDefault="00282A3C" w:rsidP="00F073F2">
            <w:pPr>
              <w:spacing w:line="240" w:lineRule="auto"/>
              <w:ind w:left="360" w:firstLine="252"/>
              <w:contextualSpacing/>
              <w:jc w:val="left"/>
            </w:pPr>
            <w:r w:rsidRPr="004B5D87">
              <w:t>Blood Transfusions</w:t>
            </w:r>
          </w:p>
          <w:p w14:paraId="15EE3F1B" w14:textId="77777777" w:rsidR="00282A3C" w:rsidRPr="004B5D87" w:rsidRDefault="00282A3C" w:rsidP="00F073F2">
            <w:pPr>
              <w:spacing w:line="240" w:lineRule="auto"/>
              <w:ind w:left="360" w:firstLine="252"/>
              <w:contextualSpacing/>
              <w:jc w:val="left"/>
            </w:pPr>
            <w:r w:rsidRPr="004B5D87">
              <w:t>Increased Operating Room Traffic</w:t>
            </w:r>
          </w:p>
          <w:p w14:paraId="6FF7AC9F" w14:textId="77777777" w:rsidR="00282A3C" w:rsidRPr="004B5D87" w:rsidRDefault="00282A3C" w:rsidP="00F073F2">
            <w:pPr>
              <w:spacing w:line="240" w:lineRule="auto"/>
              <w:ind w:left="360" w:firstLine="252"/>
              <w:contextualSpacing/>
              <w:jc w:val="left"/>
            </w:pPr>
            <w:r w:rsidRPr="004B5D87">
              <w:t>Contaminated Environmental Surfaces</w:t>
            </w:r>
          </w:p>
          <w:p w14:paraId="0BA64A59" w14:textId="77777777" w:rsidR="00282A3C" w:rsidRPr="004B5D87" w:rsidRDefault="00282A3C" w:rsidP="00F073F2">
            <w:pPr>
              <w:spacing w:line="240" w:lineRule="auto"/>
              <w:ind w:left="360" w:firstLine="252"/>
              <w:contextualSpacing/>
              <w:jc w:val="left"/>
            </w:pPr>
            <w:r w:rsidRPr="004B5D87">
              <w:t>Non-Sterile Equipment</w:t>
            </w:r>
          </w:p>
          <w:p w14:paraId="7748CDC3" w14:textId="77777777" w:rsidR="00282A3C" w:rsidRPr="004B5D87" w:rsidRDefault="00282A3C" w:rsidP="00F073F2">
            <w:pPr>
              <w:spacing w:line="240" w:lineRule="auto"/>
              <w:ind w:left="360" w:firstLine="252"/>
              <w:contextualSpacing/>
              <w:jc w:val="left"/>
            </w:pPr>
            <w:r w:rsidRPr="004B5D87">
              <w:t>Inappropriate surgical scrubbing and gloving</w:t>
            </w:r>
          </w:p>
          <w:p w14:paraId="057EF21B" w14:textId="77777777" w:rsidR="00120742" w:rsidRPr="004B5D87" w:rsidRDefault="00120742" w:rsidP="00120742">
            <w:pPr>
              <w:pStyle w:val="ListParagraph"/>
              <w:spacing w:line="240" w:lineRule="auto"/>
              <w:ind w:firstLine="0"/>
              <w:contextualSpacing/>
              <w:jc w:val="left"/>
            </w:pPr>
          </w:p>
        </w:tc>
      </w:tr>
      <w:tr w:rsidR="00282A3C" w:rsidRPr="00F65D6A" w14:paraId="23FCA690" w14:textId="77777777" w:rsidTr="00202722">
        <w:trPr>
          <w:trHeight w:val="881"/>
        </w:trPr>
        <w:tc>
          <w:tcPr>
            <w:tcW w:w="2358" w:type="dxa"/>
          </w:tcPr>
          <w:p w14:paraId="041F4439" w14:textId="77777777" w:rsidR="00282A3C" w:rsidRPr="004B5D87" w:rsidRDefault="00282A3C" w:rsidP="002140A4">
            <w:r w:rsidRPr="004B5D87">
              <w:t>Postoperative</w:t>
            </w:r>
          </w:p>
        </w:tc>
        <w:tc>
          <w:tcPr>
            <w:tcW w:w="7110" w:type="dxa"/>
          </w:tcPr>
          <w:p w14:paraId="32EBEE6A" w14:textId="77777777" w:rsidR="00202722" w:rsidRDefault="00202722" w:rsidP="00F073F2">
            <w:pPr>
              <w:spacing w:line="240" w:lineRule="auto"/>
              <w:ind w:left="360" w:firstLine="252"/>
              <w:contextualSpacing/>
              <w:jc w:val="left"/>
            </w:pPr>
          </w:p>
          <w:p w14:paraId="3E88DFC0" w14:textId="77777777" w:rsidR="00282A3C" w:rsidRPr="004B5D87" w:rsidRDefault="00282A3C" w:rsidP="00F073F2">
            <w:pPr>
              <w:spacing w:line="240" w:lineRule="auto"/>
              <w:ind w:left="360" w:firstLine="252"/>
              <w:contextualSpacing/>
              <w:jc w:val="left"/>
            </w:pPr>
            <w:r w:rsidRPr="004B5D87">
              <w:t>Wound Care</w:t>
            </w:r>
          </w:p>
        </w:tc>
      </w:tr>
    </w:tbl>
    <w:p w14:paraId="3A29C56B" w14:textId="58B1C52A" w:rsidR="002E390E" w:rsidRDefault="002E390E" w:rsidP="006920C6">
      <w:pPr>
        <w:ind w:firstLine="0"/>
      </w:pPr>
    </w:p>
    <w:p w14:paraId="5C52C901" w14:textId="77777777" w:rsidR="0035571F" w:rsidRDefault="0035571F" w:rsidP="006920C6">
      <w:pPr>
        <w:ind w:firstLine="0"/>
      </w:pPr>
    </w:p>
    <w:p w14:paraId="0DC705C9" w14:textId="77777777" w:rsidR="00CD0E61" w:rsidRDefault="00CD0E61" w:rsidP="006920C6">
      <w:pPr>
        <w:ind w:firstLine="0"/>
      </w:pPr>
    </w:p>
    <w:p w14:paraId="620F8302" w14:textId="6432A366" w:rsidR="00F64645" w:rsidRDefault="00F64645" w:rsidP="00AE5FFB">
      <w:pPr>
        <w:pStyle w:val="Caption"/>
        <w:keepNext/>
      </w:pPr>
      <w:bookmarkStart w:id="14" w:name="_Toc417399065"/>
      <w:r w:rsidRPr="00D637FC">
        <w:lastRenderedPageBreak/>
        <w:t xml:space="preserve">Table </w:t>
      </w:r>
      <w:r w:rsidRPr="00D637FC">
        <w:fldChar w:fldCharType="begin"/>
      </w:r>
      <w:r w:rsidRPr="00D637FC">
        <w:instrText xml:space="preserve"> SEQ Table \* ARABIC </w:instrText>
      </w:r>
      <w:r w:rsidRPr="00D637FC">
        <w:fldChar w:fldCharType="separate"/>
      </w:r>
      <w:r w:rsidR="00FA2545">
        <w:t>4</w:t>
      </w:r>
      <w:r w:rsidRPr="00D637FC">
        <w:fldChar w:fldCharType="end"/>
      </w:r>
      <w:r w:rsidR="00B33F24">
        <w:t xml:space="preserve">  </w:t>
      </w:r>
      <w:r w:rsidR="002709D3" w:rsidRPr="00D637FC">
        <w:t>Selected Risk Factors for and Recommendations to Preven</w:t>
      </w:r>
      <w:r w:rsidR="00B33F24">
        <w:t>t Surgical Site Infections</w:t>
      </w:r>
      <w:bookmarkEnd w:id="14"/>
    </w:p>
    <w:tbl>
      <w:tblPr>
        <w:tblStyle w:val="TableGrid"/>
        <w:tblW w:w="10195" w:type="dxa"/>
        <w:tblLook w:val="04A0" w:firstRow="1" w:lastRow="0" w:firstColumn="1" w:lastColumn="0" w:noHBand="0" w:noVBand="1"/>
      </w:tblPr>
      <w:tblGrid>
        <w:gridCol w:w="849"/>
        <w:gridCol w:w="3669"/>
        <w:gridCol w:w="5677"/>
      </w:tblGrid>
      <w:tr w:rsidR="00D578EE" w14:paraId="6BF9A314" w14:textId="77777777" w:rsidTr="00D578EE">
        <w:trPr>
          <w:trHeight w:val="498"/>
        </w:trPr>
        <w:tc>
          <w:tcPr>
            <w:tcW w:w="849" w:type="dxa"/>
          </w:tcPr>
          <w:p w14:paraId="3A662176" w14:textId="77777777" w:rsidR="0050292D" w:rsidRPr="007134F3" w:rsidRDefault="0050292D" w:rsidP="00C3179D">
            <w:pPr>
              <w:ind w:firstLine="0"/>
              <w:rPr>
                <w:sz w:val="20"/>
                <w:szCs w:val="20"/>
              </w:rPr>
            </w:pPr>
          </w:p>
        </w:tc>
        <w:tc>
          <w:tcPr>
            <w:tcW w:w="3669" w:type="dxa"/>
          </w:tcPr>
          <w:p w14:paraId="69C69A6F" w14:textId="1FDB4801" w:rsidR="0050292D" w:rsidRPr="007134F3" w:rsidRDefault="0050292D" w:rsidP="00C3179D">
            <w:pPr>
              <w:ind w:firstLine="0"/>
              <w:rPr>
                <w:sz w:val="20"/>
                <w:szCs w:val="20"/>
              </w:rPr>
            </w:pPr>
            <w:r w:rsidRPr="007134F3">
              <w:rPr>
                <w:sz w:val="20"/>
                <w:szCs w:val="20"/>
              </w:rPr>
              <w:t>Risk Factor</w:t>
            </w:r>
          </w:p>
        </w:tc>
        <w:tc>
          <w:tcPr>
            <w:tcW w:w="5677" w:type="dxa"/>
          </w:tcPr>
          <w:p w14:paraId="031F89E4" w14:textId="6796B2AD" w:rsidR="0050292D" w:rsidRPr="007134F3" w:rsidRDefault="0050292D" w:rsidP="00C3179D">
            <w:pPr>
              <w:ind w:firstLine="0"/>
              <w:rPr>
                <w:sz w:val="20"/>
                <w:szCs w:val="20"/>
              </w:rPr>
            </w:pPr>
            <w:r w:rsidRPr="007134F3">
              <w:rPr>
                <w:sz w:val="20"/>
                <w:szCs w:val="20"/>
              </w:rPr>
              <w:t>Recommendation</w:t>
            </w:r>
          </w:p>
        </w:tc>
      </w:tr>
      <w:tr w:rsidR="00D578EE" w14:paraId="3479E3D0" w14:textId="77777777" w:rsidTr="00900583">
        <w:trPr>
          <w:cantSplit/>
          <w:trHeight w:val="3707"/>
        </w:trPr>
        <w:tc>
          <w:tcPr>
            <w:tcW w:w="849" w:type="dxa"/>
            <w:textDirection w:val="btLr"/>
          </w:tcPr>
          <w:p w14:paraId="59C3478B" w14:textId="3C4B17DE" w:rsidR="0050292D" w:rsidRPr="007134F3" w:rsidRDefault="00AE72D2" w:rsidP="00D578EE">
            <w:pPr>
              <w:ind w:left="113" w:right="113" w:firstLine="0"/>
              <w:jc w:val="center"/>
              <w:rPr>
                <w:sz w:val="20"/>
                <w:szCs w:val="20"/>
              </w:rPr>
            </w:pPr>
            <w:r w:rsidRPr="007134F3">
              <w:rPr>
                <w:sz w:val="20"/>
                <w:szCs w:val="20"/>
              </w:rPr>
              <w:t>Patient Related</w:t>
            </w:r>
          </w:p>
        </w:tc>
        <w:tc>
          <w:tcPr>
            <w:tcW w:w="3669" w:type="dxa"/>
          </w:tcPr>
          <w:p w14:paraId="3B13C575" w14:textId="7B1E7033" w:rsidR="0050292D" w:rsidRPr="007134F3" w:rsidRDefault="0050292D" w:rsidP="00DA4B44">
            <w:pPr>
              <w:spacing w:line="240" w:lineRule="auto"/>
              <w:ind w:left="411" w:hanging="90"/>
              <w:rPr>
                <w:sz w:val="20"/>
                <w:szCs w:val="20"/>
              </w:rPr>
            </w:pPr>
            <w:r w:rsidRPr="007134F3">
              <w:rPr>
                <w:sz w:val="20"/>
                <w:szCs w:val="20"/>
              </w:rPr>
              <w:t>Age</w:t>
            </w:r>
          </w:p>
          <w:p w14:paraId="6EA4DC65" w14:textId="77777777" w:rsidR="006E4EF6" w:rsidRDefault="006E4EF6" w:rsidP="00DA4B44">
            <w:pPr>
              <w:spacing w:line="240" w:lineRule="auto"/>
              <w:ind w:left="51" w:firstLine="270"/>
              <w:rPr>
                <w:sz w:val="20"/>
                <w:szCs w:val="20"/>
              </w:rPr>
            </w:pPr>
          </w:p>
          <w:p w14:paraId="45A80441" w14:textId="77777777" w:rsidR="006E4EF6" w:rsidRDefault="006E4EF6" w:rsidP="00DA4B44">
            <w:pPr>
              <w:spacing w:line="240" w:lineRule="auto"/>
              <w:ind w:left="51" w:firstLine="270"/>
              <w:rPr>
                <w:sz w:val="20"/>
                <w:szCs w:val="20"/>
              </w:rPr>
            </w:pPr>
          </w:p>
          <w:p w14:paraId="576C8C47" w14:textId="77777777" w:rsidR="0050292D" w:rsidRPr="007134F3" w:rsidRDefault="0050292D" w:rsidP="00AE5FFB">
            <w:pPr>
              <w:spacing w:line="240" w:lineRule="auto"/>
              <w:ind w:firstLine="321"/>
              <w:rPr>
                <w:sz w:val="20"/>
                <w:szCs w:val="20"/>
              </w:rPr>
            </w:pPr>
            <w:r w:rsidRPr="007134F3">
              <w:rPr>
                <w:sz w:val="20"/>
                <w:szCs w:val="20"/>
              </w:rPr>
              <w:t>Glucose control</w:t>
            </w:r>
          </w:p>
          <w:p w14:paraId="39BB7476" w14:textId="77777777" w:rsidR="006E4EF6" w:rsidRDefault="006E4EF6" w:rsidP="00DA4B44">
            <w:pPr>
              <w:spacing w:line="240" w:lineRule="auto"/>
              <w:ind w:left="51" w:firstLine="270"/>
              <w:rPr>
                <w:sz w:val="20"/>
                <w:szCs w:val="20"/>
              </w:rPr>
            </w:pPr>
          </w:p>
          <w:p w14:paraId="676FA5A9" w14:textId="77777777" w:rsidR="006E4EF6" w:rsidRDefault="006E4EF6" w:rsidP="00DA4B44">
            <w:pPr>
              <w:spacing w:line="240" w:lineRule="auto"/>
              <w:ind w:left="51" w:firstLine="270"/>
              <w:rPr>
                <w:sz w:val="20"/>
                <w:szCs w:val="20"/>
              </w:rPr>
            </w:pPr>
          </w:p>
          <w:p w14:paraId="41333995" w14:textId="77777777" w:rsidR="006E4EF6" w:rsidRDefault="006E4EF6" w:rsidP="00DA4B44">
            <w:pPr>
              <w:spacing w:line="240" w:lineRule="auto"/>
              <w:ind w:left="51" w:firstLine="270"/>
              <w:rPr>
                <w:sz w:val="20"/>
                <w:szCs w:val="20"/>
              </w:rPr>
            </w:pPr>
          </w:p>
          <w:p w14:paraId="2B5B6751" w14:textId="77777777" w:rsidR="0050292D" w:rsidRPr="007134F3" w:rsidRDefault="0050292D" w:rsidP="00DA4B44">
            <w:pPr>
              <w:spacing w:line="240" w:lineRule="auto"/>
              <w:ind w:left="51" w:firstLine="270"/>
              <w:rPr>
                <w:sz w:val="20"/>
                <w:szCs w:val="20"/>
              </w:rPr>
            </w:pPr>
            <w:r w:rsidRPr="007134F3">
              <w:rPr>
                <w:sz w:val="20"/>
                <w:szCs w:val="20"/>
              </w:rPr>
              <w:t>Obesity</w:t>
            </w:r>
          </w:p>
          <w:p w14:paraId="6534E643" w14:textId="77777777" w:rsidR="006E4EF6" w:rsidRDefault="006E4EF6" w:rsidP="00DA4B44">
            <w:pPr>
              <w:spacing w:line="240" w:lineRule="auto"/>
              <w:ind w:left="51" w:firstLine="270"/>
              <w:rPr>
                <w:sz w:val="20"/>
                <w:szCs w:val="20"/>
              </w:rPr>
            </w:pPr>
          </w:p>
          <w:p w14:paraId="39729013" w14:textId="77777777" w:rsidR="006E4EF6" w:rsidRDefault="006E4EF6" w:rsidP="00DA4B44">
            <w:pPr>
              <w:spacing w:line="240" w:lineRule="auto"/>
              <w:ind w:left="51" w:firstLine="270"/>
              <w:rPr>
                <w:sz w:val="20"/>
                <w:szCs w:val="20"/>
              </w:rPr>
            </w:pPr>
          </w:p>
          <w:p w14:paraId="6C91B059" w14:textId="77777777" w:rsidR="0050292D" w:rsidRPr="007134F3" w:rsidRDefault="0050292D" w:rsidP="00DA4B44">
            <w:pPr>
              <w:spacing w:line="240" w:lineRule="auto"/>
              <w:ind w:left="51" w:firstLine="270"/>
              <w:rPr>
                <w:sz w:val="20"/>
                <w:szCs w:val="20"/>
              </w:rPr>
            </w:pPr>
            <w:r w:rsidRPr="007134F3">
              <w:rPr>
                <w:sz w:val="20"/>
                <w:szCs w:val="20"/>
              </w:rPr>
              <w:t>Smoking cessation</w:t>
            </w:r>
          </w:p>
          <w:p w14:paraId="7B0E0CC7" w14:textId="77777777" w:rsidR="006E4EF6" w:rsidRDefault="006E4EF6" w:rsidP="00DA4B44">
            <w:pPr>
              <w:spacing w:line="240" w:lineRule="auto"/>
              <w:ind w:left="51" w:firstLine="270"/>
              <w:rPr>
                <w:sz w:val="20"/>
                <w:szCs w:val="20"/>
              </w:rPr>
            </w:pPr>
          </w:p>
          <w:p w14:paraId="650D335D" w14:textId="77777777" w:rsidR="006E4EF6" w:rsidRDefault="006E4EF6" w:rsidP="00DA4B44">
            <w:pPr>
              <w:spacing w:line="240" w:lineRule="auto"/>
              <w:ind w:left="51" w:firstLine="270"/>
              <w:rPr>
                <w:sz w:val="20"/>
                <w:szCs w:val="20"/>
              </w:rPr>
            </w:pPr>
          </w:p>
          <w:p w14:paraId="46786767" w14:textId="6AFE5E05" w:rsidR="006E4EF6" w:rsidRPr="00840581" w:rsidRDefault="00840581" w:rsidP="00DA4B44">
            <w:pPr>
              <w:spacing w:line="240" w:lineRule="auto"/>
              <w:ind w:left="51" w:firstLine="270"/>
              <w:rPr>
                <w:sz w:val="20"/>
                <w:szCs w:val="20"/>
              </w:rPr>
            </w:pPr>
            <w:r>
              <w:rPr>
                <w:i/>
                <w:sz w:val="20"/>
                <w:szCs w:val="20"/>
              </w:rPr>
              <w:t xml:space="preserve">Staphylococcus aureus </w:t>
            </w:r>
            <w:r>
              <w:rPr>
                <w:sz w:val="20"/>
                <w:szCs w:val="20"/>
              </w:rPr>
              <w:t>nasal</w:t>
            </w:r>
            <w:r>
              <w:rPr>
                <w:i/>
                <w:sz w:val="20"/>
                <w:szCs w:val="20"/>
              </w:rPr>
              <w:t xml:space="preserve"> </w:t>
            </w:r>
            <w:r>
              <w:rPr>
                <w:sz w:val="20"/>
                <w:szCs w:val="20"/>
              </w:rPr>
              <w:t>carriage</w:t>
            </w:r>
          </w:p>
          <w:p w14:paraId="1423B47C" w14:textId="77777777" w:rsidR="006E4EF6" w:rsidRDefault="006E4EF6" w:rsidP="00DA4B44">
            <w:pPr>
              <w:spacing w:line="240" w:lineRule="auto"/>
              <w:ind w:left="51" w:firstLine="270"/>
              <w:rPr>
                <w:sz w:val="20"/>
                <w:szCs w:val="20"/>
              </w:rPr>
            </w:pPr>
          </w:p>
          <w:p w14:paraId="6ED18D13" w14:textId="77777777" w:rsidR="00840581" w:rsidRDefault="00840581" w:rsidP="00DA4B44">
            <w:pPr>
              <w:spacing w:line="240" w:lineRule="auto"/>
              <w:ind w:left="51" w:firstLine="270"/>
              <w:rPr>
                <w:sz w:val="20"/>
                <w:szCs w:val="20"/>
              </w:rPr>
            </w:pPr>
          </w:p>
          <w:p w14:paraId="781DF4A8" w14:textId="77777777" w:rsidR="00840581" w:rsidRDefault="00840581" w:rsidP="00DA4B44">
            <w:pPr>
              <w:spacing w:line="240" w:lineRule="auto"/>
              <w:ind w:left="51" w:firstLine="270"/>
              <w:rPr>
                <w:sz w:val="20"/>
                <w:szCs w:val="20"/>
              </w:rPr>
            </w:pPr>
          </w:p>
          <w:p w14:paraId="62F21965" w14:textId="705BD73C" w:rsidR="0050292D" w:rsidRPr="007134F3" w:rsidRDefault="0050292D" w:rsidP="00DA4B44">
            <w:pPr>
              <w:spacing w:line="240" w:lineRule="auto"/>
              <w:ind w:left="51" w:firstLine="270"/>
              <w:rPr>
                <w:sz w:val="20"/>
                <w:szCs w:val="20"/>
              </w:rPr>
            </w:pPr>
            <w:r w:rsidRPr="007134F3">
              <w:rPr>
                <w:sz w:val="20"/>
                <w:szCs w:val="20"/>
              </w:rPr>
              <w:t>Hypoalbuminemia</w:t>
            </w:r>
          </w:p>
        </w:tc>
        <w:tc>
          <w:tcPr>
            <w:tcW w:w="5677" w:type="dxa"/>
          </w:tcPr>
          <w:p w14:paraId="0E2D2BA9" w14:textId="77777777" w:rsidR="0050292D" w:rsidRPr="00DA4B44" w:rsidRDefault="00774A30" w:rsidP="00AB753E">
            <w:pPr>
              <w:spacing w:line="240" w:lineRule="auto"/>
              <w:ind w:left="-18" w:firstLine="18"/>
              <w:rPr>
                <w:sz w:val="20"/>
                <w:szCs w:val="20"/>
              </w:rPr>
            </w:pPr>
            <w:r w:rsidRPr="00DA4B44">
              <w:rPr>
                <w:sz w:val="20"/>
                <w:szCs w:val="20"/>
              </w:rPr>
              <w:t>No formal recommendation. Relationship</w:t>
            </w:r>
            <w:r w:rsidR="00DC75C5" w:rsidRPr="00DA4B44">
              <w:rPr>
                <w:sz w:val="20"/>
                <w:szCs w:val="20"/>
              </w:rPr>
              <w:t xml:space="preserve"> to increased risk of SSI may be secondary to comorbidities or immunosenescence. </w:t>
            </w:r>
          </w:p>
          <w:p w14:paraId="0740F773" w14:textId="77777777" w:rsidR="006B7743" w:rsidRPr="00DA4B44" w:rsidRDefault="006B7743" w:rsidP="007134F3">
            <w:pPr>
              <w:spacing w:line="240" w:lineRule="auto"/>
              <w:ind w:firstLine="0"/>
              <w:rPr>
                <w:sz w:val="20"/>
                <w:szCs w:val="20"/>
              </w:rPr>
            </w:pPr>
          </w:p>
          <w:p w14:paraId="3B377A8F" w14:textId="77777777" w:rsidR="00C24AA5" w:rsidRPr="00DA4B44" w:rsidRDefault="00C24AA5" w:rsidP="007134F3">
            <w:pPr>
              <w:spacing w:line="240" w:lineRule="auto"/>
              <w:ind w:firstLine="0"/>
              <w:rPr>
                <w:sz w:val="20"/>
                <w:szCs w:val="20"/>
              </w:rPr>
            </w:pPr>
            <w:r w:rsidRPr="00DA4B44">
              <w:rPr>
                <w:sz w:val="20"/>
                <w:szCs w:val="20"/>
              </w:rPr>
              <w:t>Control serum blood glucose levels for all surgical patients, including patients without diabetes.</w:t>
            </w:r>
            <w:r w:rsidR="00A50985" w:rsidRPr="00DA4B44">
              <w:rPr>
                <w:sz w:val="20"/>
                <w:szCs w:val="20"/>
              </w:rPr>
              <w:t xml:space="preserve"> Patients with diabetes mellitus, glycosylated hemoglobin A1c levels should be reduced to less than 7% before surgery, if possible.</w:t>
            </w:r>
          </w:p>
          <w:p w14:paraId="18164B53" w14:textId="77777777" w:rsidR="00966CB9" w:rsidRPr="00DA4B44" w:rsidRDefault="00966CB9" w:rsidP="007134F3">
            <w:pPr>
              <w:spacing w:line="240" w:lineRule="auto"/>
              <w:ind w:firstLine="0"/>
              <w:rPr>
                <w:sz w:val="20"/>
                <w:szCs w:val="20"/>
              </w:rPr>
            </w:pPr>
            <w:r w:rsidRPr="00DA4B44">
              <w:rPr>
                <w:sz w:val="20"/>
                <w:szCs w:val="20"/>
              </w:rPr>
              <w:t>Increase dosing of prophylactic antimicrobial agent for morbidly obese patients.</w:t>
            </w:r>
          </w:p>
          <w:p w14:paraId="6261BE55" w14:textId="77777777" w:rsidR="006B7743" w:rsidRPr="00DA4B44" w:rsidRDefault="006B7743" w:rsidP="007134F3">
            <w:pPr>
              <w:spacing w:line="240" w:lineRule="auto"/>
              <w:ind w:firstLine="0"/>
              <w:rPr>
                <w:sz w:val="20"/>
                <w:szCs w:val="20"/>
              </w:rPr>
            </w:pPr>
          </w:p>
          <w:p w14:paraId="2A546E2B" w14:textId="77777777" w:rsidR="00FD6C07" w:rsidRPr="00DA4B44" w:rsidRDefault="00FD6C07" w:rsidP="007134F3">
            <w:pPr>
              <w:spacing w:line="240" w:lineRule="auto"/>
              <w:ind w:firstLine="0"/>
              <w:rPr>
                <w:sz w:val="20"/>
                <w:szCs w:val="20"/>
              </w:rPr>
            </w:pPr>
            <w:r w:rsidRPr="00DA4B44">
              <w:rPr>
                <w:sz w:val="20"/>
                <w:szCs w:val="20"/>
              </w:rPr>
              <w:t>Encourage smoking cessation within 30 days of procedure.</w:t>
            </w:r>
          </w:p>
          <w:p w14:paraId="2F0A5A1C" w14:textId="77777777" w:rsidR="006B7743" w:rsidRPr="00DA4B44" w:rsidRDefault="006B7743" w:rsidP="007134F3">
            <w:pPr>
              <w:spacing w:line="240" w:lineRule="auto"/>
              <w:ind w:firstLine="0"/>
              <w:rPr>
                <w:sz w:val="20"/>
                <w:szCs w:val="20"/>
              </w:rPr>
            </w:pPr>
          </w:p>
          <w:p w14:paraId="3B2FA1FD" w14:textId="77777777" w:rsidR="006B7743" w:rsidRPr="00DA4B44" w:rsidRDefault="006B7743" w:rsidP="007134F3">
            <w:pPr>
              <w:spacing w:line="240" w:lineRule="auto"/>
              <w:ind w:firstLine="0"/>
              <w:rPr>
                <w:sz w:val="20"/>
                <w:szCs w:val="20"/>
              </w:rPr>
            </w:pPr>
          </w:p>
          <w:p w14:paraId="4C2F6514" w14:textId="4710E943" w:rsidR="00840581" w:rsidRPr="00840581" w:rsidRDefault="00840581" w:rsidP="00840581">
            <w:pPr>
              <w:spacing w:line="240" w:lineRule="auto"/>
              <w:ind w:firstLine="0"/>
              <w:rPr>
                <w:sz w:val="20"/>
                <w:szCs w:val="20"/>
              </w:rPr>
            </w:pPr>
            <w:r>
              <w:rPr>
                <w:sz w:val="20"/>
                <w:szCs w:val="20"/>
              </w:rPr>
              <w:t>The application of M</w:t>
            </w:r>
            <w:r w:rsidRPr="00840581">
              <w:rPr>
                <w:sz w:val="20"/>
                <w:szCs w:val="20"/>
              </w:rPr>
              <w:t>upirocin nasal ointment twice a day for 5-7 days before surgery or from the day of hospital admission till the day of surgery.</w:t>
            </w:r>
          </w:p>
          <w:p w14:paraId="628F4D36" w14:textId="77777777" w:rsidR="006B7743" w:rsidRPr="00DA4B44" w:rsidRDefault="006B7743" w:rsidP="007134F3">
            <w:pPr>
              <w:spacing w:line="240" w:lineRule="auto"/>
              <w:ind w:firstLine="0"/>
              <w:rPr>
                <w:sz w:val="20"/>
                <w:szCs w:val="20"/>
              </w:rPr>
            </w:pPr>
          </w:p>
          <w:p w14:paraId="7CC53472" w14:textId="07CFED55" w:rsidR="00FD6C07" w:rsidRPr="007134F3" w:rsidRDefault="00FD6C07" w:rsidP="007134F3">
            <w:pPr>
              <w:spacing w:line="240" w:lineRule="auto"/>
              <w:ind w:firstLine="0"/>
              <w:rPr>
                <w:sz w:val="20"/>
                <w:szCs w:val="20"/>
              </w:rPr>
            </w:pPr>
            <w:r w:rsidRPr="00DA4B44">
              <w:rPr>
                <w:sz w:val="20"/>
                <w:szCs w:val="20"/>
              </w:rPr>
              <w:t>No formal recommendation. Although a noted risk factor, do not delay surgery for use of total parenteral nutrition.</w:t>
            </w:r>
          </w:p>
        </w:tc>
      </w:tr>
      <w:tr w:rsidR="00D578EE" w14:paraId="0D0D60AF" w14:textId="77777777" w:rsidTr="00900583">
        <w:trPr>
          <w:cantSplit/>
          <w:trHeight w:val="3230"/>
        </w:trPr>
        <w:tc>
          <w:tcPr>
            <w:tcW w:w="849" w:type="dxa"/>
            <w:textDirection w:val="btLr"/>
          </w:tcPr>
          <w:p w14:paraId="13DF35D1" w14:textId="4EE0E589" w:rsidR="0050292D" w:rsidRPr="007134F3" w:rsidRDefault="00AE72D2" w:rsidP="00D578EE">
            <w:pPr>
              <w:ind w:left="113" w:right="113" w:firstLine="0"/>
              <w:jc w:val="center"/>
              <w:rPr>
                <w:sz w:val="20"/>
                <w:szCs w:val="20"/>
              </w:rPr>
            </w:pPr>
            <w:r w:rsidRPr="007134F3">
              <w:rPr>
                <w:sz w:val="20"/>
                <w:szCs w:val="20"/>
              </w:rPr>
              <w:t>Procedure Related</w:t>
            </w:r>
          </w:p>
        </w:tc>
        <w:tc>
          <w:tcPr>
            <w:tcW w:w="3669" w:type="dxa"/>
          </w:tcPr>
          <w:p w14:paraId="0E5D17BB" w14:textId="339C7271" w:rsidR="0050292D" w:rsidRPr="007134F3" w:rsidRDefault="0050292D" w:rsidP="00C95737">
            <w:pPr>
              <w:spacing w:line="240" w:lineRule="auto"/>
              <w:ind w:firstLine="321"/>
              <w:rPr>
                <w:sz w:val="20"/>
                <w:szCs w:val="20"/>
              </w:rPr>
            </w:pPr>
            <w:r w:rsidRPr="007134F3">
              <w:rPr>
                <w:sz w:val="20"/>
                <w:szCs w:val="20"/>
              </w:rPr>
              <w:t>Hair removal</w:t>
            </w:r>
          </w:p>
          <w:p w14:paraId="6F3A5597" w14:textId="77777777" w:rsidR="00C95737" w:rsidRDefault="00C95737" w:rsidP="00C95737">
            <w:pPr>
              <w:spacing w:line="240" w:lineRule="auto"/>
              <w:ind w:firstLine="321"/>
              <w:rPr>
                <w:sz w:val="20"/>
                <w:szCs w:val="20"/>
              </w:rPr>
            </w:pPr>
          </w:p>
          <w:p w14:paraId="2BF287C1" w14:textId="77777777" w:rsidR="00C95737" w:rsidRDefault="00C95737" w:rsidP="00C95737">
            <w:pPr>
              <w:spacing w:line="240" w:lineRule="auto"/>
              <w:ind w:firstLine="321"/>
              <w:rPr>
                <w:sz w:val="20"/>
                <w:szCs w:val="20"/>
              </w:rPr>
            </w:pPr>
          </w:p>
          <w:p w14:paraId="124EC15F" w14:textId="77777777" w:rsidR="00C95737" w:rsidRDefault="00C95737" w:rsidP="00C95737">
            <w:pPr>
              <w:spacing w:line="240" w:lineRule="auto"/>
              <w:ind w:firstLine="321"/>
              <w:rPr>
                <w:sz w:val="20"/>
                <w:szCs w:val="20"/>
              </w:rPr>
            </w:pPr>
          </w:p>
          <w:p w14:paraId="74E920ED" w14:textId="77777777" w:rsidR="00730BE4" w:rsidRDefault="00730BE4" w:rsidP="00C95737">
            <w:pPr>
              <w:spacing w:line="240" w:lineRule="auto"/>
              <w:ind w:firstLine="321"/>
              <w:rPr>
                <w:sz w:val="20"/>
                <w:szCs w:val="20"/>
              </w:rPr>
            </w:pPr>
            <w:r>
              <w:rPr>
                <w:sz w:val="20"/>
                <w:szCs w:val="20"/>
              </w:rPr>
              <w:t>Preoperative infections</w:t>
            </w:r>
          </w:p>
          <w:p w14:paraId="76D0B731" w14:textId="77777777" w:rsidR="00C95737" w:rsidRDefault="00C95737" w:rsidP="00C95737">
            <w:pPr>
              <w:spacing w:line="240" w:lineRule="auto"/>
              <w:ind w:firstLine="321"/>
              <w:rPr>
                <w:sz w:val="20"/>
                <w:szCs w:val="20"/>
              </w:rPr>
            </w:pPr>
          </w:p>
          <w:p w14:paraId="4010C644" w14:textId="77777777" w:rsidR="00C95737" w:rsidRDefault="00C95737" w:rsidP="00C95737">
            <w:pPr>
              <w:spacing w:line="240" w:lineRule="auto"/>
              <w:ind w:firstLine="321"/>
              <w:rPr>
                <w:sz w:val="20"/>
                <w:szCs w:val="20"/>
              </w:rPr>
            </w:pPr>
          </w:p>
          <w:p w14:paraId="51A2B94D" w14:textId="77777777" w:rsidR="0050292D" w:rsidRPr="007134F3" w:rsidRDefault="0050292D" w:rsidP="00C95737">
            <w:pPr>
              <w:spacing w:line="240" w:lineRule="auto"/>
              <w:ind w:firstLine="321"/>
              <w:rPr>
                <w:sz w:val="20"/>
                <w:szCs w:val="20"/>
              </w:rPr>
            </w:pPr>
            <w:r w:rsidRPr="007134F3">
              <w:rPr>
                <w:sz w:val="20"/>
                <w:szCs w:val="20"/>
              </w:rPr>
              <w:t>Surgical scrub</w:t>
            </w:r>
          </w:p>
          <w:p w14:paraId="5E92F518" w14:textId="77777777" w:rsidR="00C95737" w:rsidRDefault="00C95737" w:rsidP="00C95737">
            <w:pPr>
              <w:spacing w:line="240" w:lineRule="auto"/>
              <w:ind w:firstLine="321"/>
              <w:rPr>
                <w:sz w:val="20"/>
                <w:szCs w:val="20"/>
              </w:rPr>
            </w:pPr>
          </w:p>
          <w:p w14:paraId="46D1841E" w14:textId="77777777" w:rsidR="00C95737" w:rsidRDefault="00C95737" w:rsidP="00C95737">
            <w:pPr>
              <w:spacing w:line="240" w:lineRule="auto"/>
              <w:ind w:firstLine="321"/>
              <w:rPr>
                <w:sz w:val="20"/>
                <w:szCs w:val="20"/>
              </w:rPr>
            </w:pPr>
          </w:p>
          <w:p w14:paraId="6EC64A0A" w14:textId="77777777" w:rsidR="00C95737" w:rsidRDefault="00C95737" w:rsidP="00C95737">
            <w:pPr>
              <w:spacing w:line="240" w:lineRule="auto"/>
              <w:ind w:firstLine="321"/>
              <w:rPr>
                <w:sz w:val="20"/>
                <w:szCs w:val="20"/>
              </w:rPr>
            </w:pPr>
          </w:p>
          <w:p w14:paraId="555FA63B" w14:textId="77777777" w:rsidR="0050292D" w:rsidRPr="007134F3" w:rsidRDefault="0050292D" w:rsidP="00C95737">
            <w:pPr>
              <w:spacing w:line="240" w:lineRule="auto"/>
              <w:ind w:firstLine="321"/>
              <w:rPr>
                <w:sz w:val="20"/>
                <w:szCs w:val="20"/>
              </w:rPr>
            </w:pPr>
            <w:r w:rsidRPr="007134F3">
              <w:rPr>
                <w:sz w:val="20"/>
                <w:szCs w:val="20"/>
              </w:rPr>
              <w:t>Skin preparation</w:t>
            </w:r>
          </w:p>
          <w:p w14:paraId="264A725B" w14:textId="77777777" w:rsidR="00C95737" w:rsidRDefault="00C95737" w:rsidP="00C95737">
            <w:pPr>
              <w:spacing w:line="240" w:lineRule="auto"/>
              <w:ind w:firstLine="321"/>
              <w:rPr>
                <w:sz w:val="20"/>
                <w:szCs w:val="20"/>
              </w:rPr>
            </w:pPr>
          </w:p>
          <w:p w14:paraId="1111DBBD" w14:textId="77777777" w:rsidR="00C95737" w:rsidRDefault="00C95737" w:rsidP="00C95737">
            <w:pPr>
              <w:spacing w:line="240" w:lineRule="auto"/>
              <w:ind w:firstLine="321"/>
              <w:rPr>
                <w:sz w:val="20"/>
                <w:szCs w:val="20"/>
              </w:rPr>
            </w:pPr>
          </w:p>
          <w:p w14:paraId="154B5035" w14:textId="04042BC2" w:rsidR="0050292D" w:rsidRPr="007134F3" w:rsidRDefault="0050292D" w:rsidP="00C95737">
            <w:pPr>
              <w:spacing w:line="240" w:lineRule="auto"/>
              <w:ind w:firstLine="321"/>
              <w:rPr>
                <w:sz w:val="20"/>
                <w:szCs w:val="20"/>
              </w:rPr>
            </w:pPr>
            <w:r w:rsidRPr="007134F3">
              <w:rPr>
                <w:sz w:val="20"/>
                <w:szCs w:val="20"/>
              </w:rPr>
              <w:t xml:space="preserve">Antimicrobial prophylaxis </w:t>
            </w:r>
          </w:p>
          <w:p w14:paraId="75278A7E" w14:textId="77777777" w:rsidR="00C95737" w:rsidRDefault="00C95737" w:rsidP="00C95737">
            <w:pPr>
              <w:spacing w:line="240" w:lineRule="auto"/>
              <w:ind w:firstLine="321"/>
              <w:rPr>
                <w:sz w:val="20"/>
                <w:szCs w:val="20"/>
              </w:rPr>
            </w:pPr>
          </w:p>
          <w:p w14:paraId="08F903C1" w14:textId="77777777" w:rsidR="00C95737" w:rsidRDefault="00C95737" w:rsidP="00C95737">
            <w:pPr>
              <w:spacing w:line="240" w:lineRule="auto"/>
              <w:ind w:firstLine="321"/>
              <w:rPr>
                <w:sz w:val="20"/>
                <w:szCs w:val="20"/>
              </w:rPr>
            </w:pPr>
          </w:p>
          <w:p w14:paraId="432579B4" w14:textId="0550CE22" w:rsidR="0050292D" w:rsidRPr="007134F3" w:rsidRDefault="0050292D" w:rsidP="00C95737">
            <w:pPr>
              <w:spacing w:line="240" w:lineRule="auto"/>
              <w:ind w:firstLine="321"/>
              <w:rPr>
                <w:sz w:val="20"/>
                <w:szCs w:val="20"/>
              </w:rPr>
            </w:pPr>
            <w:r w:rsidRPr="007134F3">
              <w:rPr>
                <w:sz w:val="20"/>
                <w:szCs w:val="20"/>
              </w:rPr>
              <w:t>Blood transfusion</w:t>
            </w:r>
          </w:p>
        </w:tc>
        <w:tc>
          <w:tcPr>
            <w:tcW w:w="5677" w:type="dxa"/>
          </w:tcPr>
          <w:p w14:paraId="525B7C6B" w14:textId="77777777" w:rsidR="0050292D" w:rsidRPr="00C95737" w:rsidRDefault="00164728" w:rsidP="00730BE4">
            <w:pPr>
              <w:spacing w:line="240" w:lineRule="auto"/>
              <w:ind w:firstLine="0"/>
              <w:rPr>
                <w:sz w:val="20"/>
                <w:szCs w:val="20"/>
              </w:rPr>
            </w:pPr>
            <w:r w:rsidRPr="00C95737">
              <w:rPr>
                <w:sz w:val="20"/>
                <w:szCs w:val="20"/>
              </w:rPr>
              <w:t>Do not remove unless hair will interfere with the o</w:t>
            </w:r>
            <w:r w:rsidR="00730BE4" w:rsidRPr="00C95737">
              <w:rPr>
                <w:sz w:val="20"/>
                <w:szCs w:val="20"/>
              </w:rPr>
              <w:t>peration. If hair removal is necessary, remove outside the OR by clipping. Do not use razors.</w:t>
            </w:r>
          </w:p>
          <w:p w14:paraId="25395EA2" w14:textId="77777777" w:rsidR="001D1970" w:rsidRPr="00C95737" w:rsidRDefault="001D1970" w:rsidP="00730BE4">
            <w:pPr>
              <w:spacing w:line="240" w:lineRule="auto"/>
              <w:ind w:firstLine="0"/>
              <w:rPr>
                <w:sz w:val="20"/>
                <w:szCs w:val="20"/>
              </w:rPr>
            </w:pPr>
          </w:p>
          <w:p w14:paraId="7653B738" w14:textId="77777777" w:rsidR="00730BE4" w:rsidRPr="00C95737" w:rsidRDefault="00730BE4" w:rsidP="00730BE4">
            <w:pPr>
              <w:spacing w:line="240" w:lineRule="auto"/>
              <w:ind w:firstLine="0"/>
              <w:rPr>
                <w:sz w:val="20"/>
                <w:szCs w:val="20"/>
              </w:rPr>
            </w:pPr>
            <w:r w:rsidRPr="00C95737">
              <w:rPr>
                <w:sz w:val="20"/>
                <w:szCs w:val="20"/>
              </w:rPr>
              <w:t>Identify and treat infections remote to the surgical site prior to elective surgery. Do not routinely treat colonization or contamination.</w:t>
            </w:r>
          </w:p>
          <w:p w14:paraId="2E7EE0E0" w14:textId="77777777" w:rsidR="001D1970" w:rsidRPr="00C95737" w:rsidRDefault="00730BE4" w:rsidP="00730BE4">
            <w:pPr>
              <w:spacing w:line="240" w:lineRule="auto"/>
              <w:ind w:firstLine="0"/>
              <w:rPr>
                <w:sz w:val="20"/>
                <w:szCs w:val="20"/>
              </w:rPr>
            </w:pPr>
            <w:r w:rsidRPr="00C95737">
              <w:rPr>
                <w:sz w:val="20"/>
                <w:szCs w:val="20"/>
              </w:rPr>
              <w:t>Use appropriate antiseptic agent to perform preoperative surgical scrub. Most products instruct to scrub the hands and forearms for 2-5 minutes.</w:t>
            </w:r>
          </w:p>
          <w:p w14:paraId="27FABAE2" w14:textId="77777777" w:rsidR="001D1970" w:rsidRPr="00C95737" w:rsidRDefault="001D1970" w:rsidP="00730BE4">
            <w:pPr>
              <w:spacing w:line="240" w:lineRule="auto"/>
              <w:ind w:firstLine="0"/>
              <w:rPr>
                <w:sz w:val="20"/>
                <w:szCs w:val="20"/>
              </w:rPr>
            </w:pPr>
          </w:p>
          <w:p w14:paraId="03142C03" w14:textId="5485B196" w:rsidR="002159B9" w:rsidRPr="00C95737" w:rsidRDefault="002159B9" w:rsidP="00730BE4">
            <w:pPr>
              <w:spacing w:line="240" w:lineRule="auto"/>
              <w:ind w:firstLine="0"/>
              <w:rPr>
                <w:sz w:val="20"/>
                <w:szCs w:val="20"/>
              </w:rPr>
            </w:pPr>
            <w:r w:rsidRPr="00C95737">
              <w:rPr>
                <w:sz w:val="20"/>
                <w:szCs w:val="20"/>
              </w:rPr>
              <w:t>Wash and clean skin around incision site. Use a dual agent skin preparation containing alcohol, unless contraindications exist.</w:t>
            </w:r>
          </w:p>
          <w:p w14:paraId="481344FD" w14:textId="77777777" w:rsidR="00C95737" w:rsidRDefault="00C95737" w:rsidP="00730BE4">
            <w:pPr>
              <w:spacing w:line="240" w:lineRule="auto"/>
              <w:ind w:firstLine="0"/>
              <w:rPr>
                <w:sz w:val="20"/>
                <w:szCs w:val="20"/>
              </w:rPr>
            </w:pPr>
          </w:p>
          <w:p w14:paraId="2F0F5FC9" w14:textId="77777777" w:rsidR="00723153" w:rsidRPr="00C95737" w:rsidRDefault="00723153" w:rsidP="00730BE4">
            <w:pPr>
              <w:spacing w:line="240" w:lineRule="auto"/>
              <w:ind w:firstLine="0"/>
              <w:rPr>
                <w:sz w:val="20"/>
                <w:szCs w:val="20"/>
              </w:rPr>
            </w:pPr>
            <w:r w:rsidRPr="00C95737">
              <w:rPr>
                <w:sz w:val="20"/>
                <w:szCs w:val="20"/>
              </w:rPr>
              <w:t>Administer within 1 hour of incision to maximize tissue concentration</w:t>
            </w:r>
          </w:p>
          <w:p w14:paraId="09E33661" w14:textId="77777777" w:rsidR="00723153" w:rsidRPr="00C95737" w:rsidRDefault="00723153" w:rsidP="00730BE4">
            <w:pPr>
              <w:spacing w:line="240" w:lineRule="auto"/>
              <w:ind w:firstLine="0"/>
              <w:rPr>
                <w:sz w:val="20"/>
                <w:szCs w:val="20"/>
              </w:rPr>
            </w:pPr>
          </w:p>
          <w:p w14:paraId="0FBAD1C0" w14:textId="03846A00" w:rsidR="00723153" w:rsidRPr="00730BE4" w:rsidRDefault="00723153" w:rsidP="00730BE4">
            <w:pPr>
              <w:spacing w:line="240" w:lineRule="auto"/>
              <w:ind w:firstLine="0"/>
              <w:rPr>
                <w:sz w:val="16"/>
                <w:szCs w:val="16"/>
              </w:rPr>
            </w:pPr>
            <w:r w:rsidRPr="00C95737">
              <w:rPr>
                <w:sz w:val="20"/>
                <w:szCs w:val="20"/>
              </w:rPr>
              <w:t>Blood transfusions increase the risk of SSI by decreasing macrophage function. Reduce blood loss and need for blood transfusion to the greatest extent possible.</w:t>
            </w:r>
          </w:p>
        </w:tc>
      </w:tr>
      <w:tr w:rsidR="00D578EE" w14:paraId="150C5BBB" w14:textId="77777777" w:rsidTr="0035571F">
        <w:trPr>
          <w:cantSplit/>
          <w:trHeight w:val="1898"/>
        </w:trPr>
        <w:tc>
          <w:tcPr>
            <w:tcW w:w="849" w:type="dxa"/>
            <w:textDirection w:val="btLr"/>
          </w:tcPr>
          <w:p w14:paraId="717BF79F" w14:textId="7BDA5F3C" w:rsidR="0050292D" w:rsidRPr="007134F3" w:rsidRDefault="00AE72D2" w:rsidP="004436B8">
            <w:pPr>
              <w:ind w:left="113" w:right="113" w:firstLine="0"/>
              <w:jc w:val="center"/>
              <w:rPr>
                <w:sz w:val="20"/>
                <w:szCs w:val="20"/>
              </w:rPr>
            </w:pPr>
            <w:r w:rsidRPr="007134F3">
              <w:rPr>
                <w:sz w:val="20"/>
                <w:szCs w:val="20"/>
              </w:rPr>
              <w:t>Operating Room Related</w:t>
            </w:r>
          </w:p>
        </w:tc>
        <w:tc>
          <w:tcPr>
            <w:tcW w:w="3669" w:type="dxa"/>
          </w:tcPr>
          <w:p w14:paraId="6D5C1984" w14:textId="77777777" w:rsidR="00AE72D2" w:rsidRPr="007134F3" w:rsidRDefault="0050292D" w:rsidP="00C95737">
            <w:pPr>
              <w:spacing w:line="240" w:lineRule="auto"/>
              <w:ind w:firstLine="321"/>
              <w:rPr>
                <w:sz w:val="20"/>
                <w:szCs w:val="20"/>
              </w:rPr>
            </w:pPr>
            <w:r w:rsidRPr="007134F3">
              <w:rPr>
                <w:sz w:val="20"/>
                <w:szCs w:val="20"/>
              </w:rPr>
              <w:t>Ventilation</w:t>
            </w:r>
          </w:p>
          <w:p w14:paraId="7BFBD95A" w14:textId="77777777" w:rsidR="00C95737" w:rsidRDefault="00C95737" w:rsidP="00C95737">
            <w:pPr>
              <w:spacing w:line="240" w:lineRule="auto"/>
              <w:ind w:firstLine="0"/>
              <w:rPr>
                <w:sz w:val="20"/>
                <w:szCs w:val="20"/>
              </w:rPr>
            </w:pPr>
            <w:r>
              <w:rPr>
                <w:sz w:val="20"/>
                <w:szCs w:val="20"/>
              </w:rPr>
              <w:t xml:space="preserve">       </w:t>
            </w:r>
          </w:p>
          <w:p w14:paraId="0E687611" w14:textId="77777777" w:rsidR="00C95737" w:rsidRDefault="00C95737" w:rsidP="00C95737">
            <w:pPr>
              <w:spacing w:line="240" w:lineRule="auto"/>
              <w:ind w:firstLine="0"/>
              <w:rPr>
                <w:sz w:val="20"/>
                <w:szCs w:val="20"/>
              </w:rPr>
            </w:pPr>
          </w:p>
          <w:p w14:paraId="4946418C" w14:textId="07CE3F8B" w:rsidR="0050292D" w:rsidRPr="007134F3" w:rsidRDefault="0050292D" w:rsidP="00C95737">
            <w:pPr>
              <w:spacing w:line="240" w:lineRule="auto"/>
              <w:ind w:firstLine="321"/>
              <w:rPr>
                <w:sz w:val="20"/>
                <w:szCs w:val="20"/>
              </w:rPr>
            </w:pPr>
            <w:r w:rsidRPr="007134F3">
              <w:rPr>
                <w:sz w:val="20"/>
                <w:szCs w:val="20"/>
              </w:rPr>
              <w:t>Traffic</w:t>
            </w:r>
          </w:p>
          <w:p w14:paraId="588610FD" w14:textId="77777777" w:rsidR="00C95737" w:rsidRDefault="00C95737" w:rsidP="00C95737">
            <w:pPr>
              <w:spacing w:line="240" w:lineRule="auto"/>
              <w:ind w:firstLine="321"/>
              <w:rPr>
                <w:sz w:val="20"/>
                <w:szCs w:val="20"/>
              </w:rPr>
            </w:pPr>
          </w:p>
          <w:p w14:paraId="632C1962" w14:textId="77777777" w:rsidR="0050292D" w:rsidRPr="007134F3" w:rsidRDefault="0050292D" w:rsidP="00C95737">
            <w:pPr>
              <w:spacing w:line="240" w:lineRule="auto"/>
              <w:ind w:firstLine="321"/>
              <w:rPr>
                <w:sz w:val="20"/>
                <w:szCs w:val="20"/>
              </w:rPr>
            </w:pPr>
            <w:r w:rsidRPr="007134F3">
              <w:rPr>
                <w:sz w:val="20"/>
                <w:szCs w:val="20"/>
              </w:rPr>
              <w:t>Environmental surfaces</w:t>
            </w:r>
          </w:p>
          <w:p w14:paraId="2A469733" w14:textId="77777777" w:rsidR="00C95737" w:rsidRDefault="00C95737" w:rsidP="00C95737">
            <w:pPr>
              <w:spacing w:line="240" w:lineRule="auto"/>
              <w:ind w:firstLine="321"/>
              <w:rPr>
                <w:sz w:val="20"/>
                <w:szCs w:val="20"/>
              </w:rPr>
            </w:pPr>
          </w:p>
          <w:p w14:paraId="71233878" w14:textId="77777777" w:rsidR="00C95737" w:rsidRDefault="00C95737" w:rsidP="00C95737">
            <w:pPr>
              <w:spacing w:line="240" w:lineRule="auto"/>
              <w:ind w:firstLine="321"/>
              <w:rPr>
                <w:sz w:val="20"/>
                <w:szCs w:val="20"/>
              </w:rPr>
            </w:pPr>
          </w:p>
          <w:p w14:paraId="5542DA50" w14:textId="648DF33D" w:rsidR="00A96014" w:rsidRPr="007134F3" w:rsidRDefault="0050292D" w:rsidP="00C95737">
            <w:pPr>
              <w:spacing w:line="240" w:lineRule="auto"/>
              <w:ind w:firstLine="321"/>
              <w:rPr>
                <w:sz w:val="20"/>
                <w:szCs w:val="20"/>
              </w:rPr>
            </w:pPr>
            <w:r w:rsidRPr="007134F3">
              <w:rPr>
                <w:sz w:val="20"/>
                <w:szCs w:val="20"/>
              </w:rPr>
              <w:t>Sterilization of surgical equipment</w:t>
            </w:r>
          </w:p>
        </w:tc>
        <w:tc>
          <w:tcPr>
            <w:tcW w:w="5677" w:type="dxa"/>
          </w:tcPr>
          <w:p w14:paraId="5577E828" w14:textId="77777777" w:rsidR="0050292D" w:rsidRPr="00C95737" w:rsidRDefault="00936E81" w:rsidP="00936E81">
            <w:pPr>
              <w:spacing w:line="240" w:lineRule="auto"/>
              <w:ind w:firstLine="0"/>
              <w:rPr>
                <w:sz w:val="20"/>
                <w:szCs w:val="20"/>
              </w:rPr>
            </w:pPr>
            <w:r w:rsidRPr="00C95737">
              <w:rPr>
                <w:sz w:val="20"/>
                <w:szCs w:val="20"/>
              </w:rPr>
              <w:t>Follow American Institute of Architects’ recommendations for proper air handling in the operating room.</w:t>
            </w:r>
          </w:p>
          <w:p w14:paraId="74122D9C" w14:textId="77777777" w:rsidR="00936E81" w:rsidRPr="00C95737" w:rsidRDefault="00936E81" w:rsidP="00936E81">
            <w:pPr>
              <w:spacing w:line="240" w:lineRule="auto"/>
              <w:ind w:firstLine="0"/>
              <w:rPr>
                <w:sz w:val="20"/>
                <w:szCs w:val="20"/>
              </w:rPr>
            </w:pPr>
          </w:p>
          <w:p w14:paraId="786CBF57" w14:textId="77777777" w:rsidR="00936E81" w:rsidRPr="00C95737" w:rsidRDefault="00936E81" w:rsidP="00936E81">
            <w:pPr>
              <w:spacing w:line="240" w:lineRule="auto"/>
              <w:ind w:firstLine="0"/>
              <w:rPr>
                <w:sz w:val="20"/>
                <w:szCs w:val="20"/>
              </w:rPr>
            </w:pPr>
            <w:r w:rsidRPr="00C95737">
              <w:rPr>
                <w:sz w:val="20"/>
                <w:szCs w:val="20"/>
              </w:rPr>
              <w:t>Minimize operating room traffic.</w:t>
            </w:r>
          </w:p>
          <w:p w14:paraId="28A10FD8" w14:textId="77777777" w:rsidR="00936E81" w:rsidRPr="00C95737" w:rsidRDefault="00936E81" w:rsidP="00936E81">
            <w:pPr>
              <w:spacing w:line="240" w:lineRule="auto"/>
              <w:ind w:firstLine="0"/>
              <w:rPr>
                <w:sz w:val="20"/>
                <w:szCs w:val="20"/>
              </w:rPr>
            </w:pPr>
          </w:p>
          <w:p w14:paraId="45E99BB9" w14:textId="77777777" w:rsidR="00936E81" w:rsidRPr="00C95737" w:rsidRDefault="00936E81" w:rsidP="00936E81">
            <w:pPr>
              <w:spacing w:line="240" w:lineRule="auto"/>
              <w:ind w:firstLine="0"/>
              <w:rPr>
                <w:sz w:val="20"/>
                <w:szCs w:val="20"/>
              </w:rPr>
            </w:pPr>
            <w:r w:rsidRPr="00C95737">
              <w:rPr>
                <w:sz w:val="20"/>
                <w:szCs w:val="20"/>
              </w:rPr>
              <w:t>Use an EPA-approved hospital disinfectant to clean visibly soiled or contaminated surfaces and equipment.</w:t>
            </w:r>
          </w:p>
          <w:p w14:paraId="7F8057A4" w14:textId="77777777" w:rsidR="00936E81" w:rsidRPr="00C95737" w:rsidRDefault="00936E81" w:rsidP="00936E81">
            <w:pPr>
              <w:spacing w:line="240" w:lineRule="auto"/>
              <w:ind w:firstLine="0"/>
              <w:rPr>
                <w:sz w:val="20"/>
                <w:szCs w:val="20"/>
              </w:rPr>
            </w:pPr>
          </w:p>
          <w:p w14:paraId="00BE0682" w14:textId="79AF21F7" w:rsidR="00936E81" w:rsidRPr="00936E81" w:rsidRDefault="00936E81" w:rsidP="00936E81">
            <w:pPr>
              <w:spacing w:line="240" w:lineRule="auto"/>
              <w:ind w:firstLine="0"/>
              <w:rPr>
                <w:sz w:val="16"/>
                <w:szCs w:val="16"/>
              </w:rPr>
            </w:pPr>
            <w:r w:rsidRPr="00C95737">
              <w:rPr>
                <w:sz w:val="20"/>
                <w:szCs w:val="20"/>
              </w:rPr>
              <w:t>Sterilize all surgical equipment according to published guidelines. Minimize the use of immediate-use steam sterilization.</w:t>
            </w:r>
          </w:p>
        </w:tc>
      </w:tr>
    </w:tbl>
    <w:p w14:paraId="6E6E08C0" w14:textId="77777777" w:rsidR="007D7DE9" w:rsidRPr="000C3F94" w:rsidRDefault="007D7DE9" w:rsidP="000C3F94">
      <w:pPr>
        <w:ind w:firstLine="0"/>
      </w:pPr>
    </w:p>
    <w:p w14:paraId="4D638306" w14:textId="49FA2FCA" w:rsidR="007D7DE9" w:rsidRDefault="003960CF" w:rsidP="003960CF">
      <w:pPr>
        <w:pStyle w:val="Heading1"/>
      </w:pPr>
      <w:bookmarkStart w:id="15" w:name="_Toc417603790"/>
      <w:r>
        <w:lastRenderedPageBreak/>
        <w:t>Prevention Strategies</w:t>
      </w:r>
      <w:bookmarkEnd w:id="15"/>
    </w:p>
    <w:p w14:paraId="5A0E8365" w14:textId="14031A84" w:rsidR="005B2CA3" w:rsidRDefault="005B2CA3" w:rsidP="005B2CA3">
      <w:pPr>
        <w:rPr>
          <w:color w:val="000000"/>
          <w:shd w:val="clear" w:color="auto" w:fill="FFFFFF"/>
        </w:rPr>
      </w:pPr>
      <w:r w:rsidRPr="00C30533">
        <w:rPr>
          <w:color w:val="000000"/>
          <w:shd w:val="clear" w:color="auto" w:fill="FFFFFF"/>
        </w:rPr>
        <w:t xml:space="preserve">Prevention of SSIs can be achieved </w:t>
      </w:r>
      <w:r>
        <w:rPr>
          <w:color w:val="000000"/>
          <w:shd w:val="clear" w:color="auto" w:fill="FFFFFF"/>
        </w:rPr>
        <w:t xml:space="preserve">by </w:t>
      </w:r>
      <w:r w:rsidRPr="00C30533">
        <w:rPr>
          <w:color w:val="000000"/>
          <w:shd w:val="clear" w:color="auto" w:fill="FFFFFF"/>
        </w:rPr>
        <w:t>better preoperative preparat</w:t>
      </w:r>
      <w:r>
        <w:rPr>
          <w:color w:val="000000"/>
          <w:shd w:val="clear" w:color="auto" w:fill="FFFFFF"/>
        </w:rPr>
        <w:t>ion of the surgical site, adherence to infection control protocols while performing surgery</w:t>
      </w:r>
      <w:r w:rsidRPr="00C30533">
        <w:rPr>
          <w:color w:val="000000"/>
          <w:shd w:val="clear" w:color="auto" w:fill="FFFFFF"/>
        </w:rPr>
        <w:t xml:space="preserve">, and </w:t>
      </w:r>
      <w:r>
        <w:rPr>
          <w:color w:val="000000"/>
          <w:shd w:val="clear" w:color="auto" w:fill="FFFFFF"/>
        </w:rPr>
        <w:t>antibiotic prophylaxis</w:t>
      </w:r>
      <w:r w:rsidRPr="00C30533">
        <w:rPr>
          <w:color w:val="000000"/>
          <w:shd w:val="clear" w:color="auto" w:fill="FFFFFF"/>
        </w:rPr>
        <w:t>. </w:t>
      </w:r>
      <w:r>
        <w:rPr>
          <w:color w:val="000000"/>
          <w:shd w:val="clear" w:color="auto" w:fill="FFFFFF"/>
        </w:rPr>
        <w:t xml:space="preserve">The prevention of surgical site infections entails measures aimed at eliminating bacterial and fungal contamination caused by the patient’s endogenous skin flora, operative staff and operating room. </w:t>
      </w:r>
      <w:r w:rsidRPr="00FB30A5">
        <w:rPr>
          <w:color w:val="000000"/>
          <w:shd w:val="clear" w:color="auto" w:fill="FFFFFF"/>
        </w:rPr>
        <w:t>The incorporation of preoperative skin preparation with antiseptic agents decreases SSIs because the patient's skin is colonized with bacteria, fungi and viruses-up to 3 million per square centimeter of skin.</w:t>
      </w:r>
      <w:r w:rsidR="00F22A41">
        <w:rPr>
          <w:color w:val="000000"/>
          <w:shd w:val="clear" w:color="auto" w:fill="FFFFFF"/>
        </w:rPr>
        <w:t xml:space="preserve"> </w:t>
      </w:r>
      <w:r w:rsidRPr="00FB30A5">
        <w:rPr>
          <w:color w:val="000000"/>
          <w:shd w:val="clear" w:color="auto" w:fill="FFFFFF"/>
        </w:rPr>
        <w:t xml:space="preserve"> Commonly used skin antiseptics include alcohol, chl</w:t>
      </w:r>
      <w:r w:rsidR="006D7FC4">
        <w:rPr>
          <w:color w:val="000000"/>
          <w:shd w:val="clear" w:color="auto" w:fill="FFFFFF"/>
        </w:rPr>
        <w:t>orhexidine-alc</w:t>
      </w:r>
      <w:r w:rsidR="005F6F7E">
        <w:rPr>
          <w:color w:val="000000"/>
          <w:shd w:val="clear" w:color="auto" w:fill="FFFFFF"/>
        </w:rPr>
        <w:t>o</w:t>
      </w:r>
      <w:r w:rsidR="006D7FC4">
        <w:rPr>
          <w:color w:val="000000"/>
          <w:shd w:val="clear" w:color="auto" w:fill="FFFFFF"/>
        </w:rPr>
        <w:t xml:space="preserve">hol and povidone-iodine </w:t>
      </w:r>
      <w:r w:rsidRPr="00F22A41">
        <w:rPr>
          <w:color w:val="000000"/>
          <w:shd w:val="clear" w:color="auto" w:fill="FFFFFF"/>
        </w:rPr>
        <w:fldChar w:fldCharType="begin"/>
      </w:r>
      <w:r w:rsidR="00A86014">
        <w:rPr>
          <w:color w:val="000000"/>
          <w:shd w:val="clear" w:color="auto" w:fill="FFFFFF"/>
        </w:rPr>
        <w:instrText xml:space="preserve"> ADDIN EN.CITE &lt;EndNote&gt;&lt;Cite&gt;&lt;Author&gt;Darouiche&lt;/Author&gt;&lt;Year&gt;2010&lt;/Year&gt;&lt;IDText&gt;Chlorhexidine–Alcohol versus Povidone–Iodine for Surgical-Site Antisepsis&lt;/IDText&gt;&lt;DisplayText&gt;[14]&lt;/DisplayText&gt;&lt;record&gt;&lt;titles&gt;&lt;title&gt;Chlorhexidine–Alcohol versus Povidone–Iodine for Surgical-Site Antisepsis&lt;/title&gt;&lt;secondary-title&gt;New England Journal of Medicine&lt;/secondary-title&gt;&lt;/titles&gt;&lt;pages&gt;18-26&lt;/pages&gt;&lt;contributors&gt;&lt;authors&gt;&lt;author&gt;Darouiche, Rabih O.&lt;/author&gt;&lt;author&gt;Wall, Matthew J.&lt;/author&gt;&lt;author&gt;Itani, Kamal M. F.&lt;/author&gt;&lt;author&gt;Otterson, Mary F.&lt;/author&gt;&lt;author&gt;Webb, Alexandra L.&lt;/author&gt;&lt;author&gt;Carrick, Matthew M.&lt;/author&gt;&lt;author&gt;Miller, Harold J.&lt;/author&gt;&lt;author&gt;Awad, Samir S.&lt;/author&gt;&lt;author&gt;Crosby, Cynthia T.&lt;/author&gt;&lt;author&gt;Mosier, Michael C.&lt;/author&gt;&lt;author&gt;AlSharif, Atef&lt;/author&gt;&lt;author&gt;Berger, David H.&lt;/author&gt;&lt;/authors&gt;&lt;/contributors&gt;&lt;added-date format="utc"&gt;1553220288&lt;/added-date&gt;&lt;ref-type name="Journal Article"&gt;17&lt;/ref-type&gt;&lt;dates&gt;&lt;year&gt;2010&lt;/year&gt;&lt;/dates&gt;&lt;rec-number&gt;63&lt;/rec-number&gt;&lt;last-updated-date format="utc"&gt;1553220630&lt;/last-updated-date&gt;&lt;electronic-resource-num&gt;10.1056/NEJMoa0810988&lt;/electronic-resource-num&gt;&lt;volume&gt;362&lt;/volume&gt;&lt;/record&gt;&lt;/Cite&gt;&lt;/EndNote&gt;</w:instrText>
      </w:r>
      <w:r w:rsidRPr="00F22A41">
        <w:rPr>
          <w:color w:val="000000"/>
          <w:shd w:val="clear" w:color="auto" w:fill="FFFFFF"/>
        </w:rPr>
        <w:fldChar w:fldCharType="separate"/>
      </w:r>
      <w:r w:rsidR="00A86014">
        <w:rPr>
          <w:noProof/>
          <w:color w:val="000000"/>
          <w:shd w:val="clear" w:color="auto" w:fill="FFFFFF"/>
        </w:rPr>
        <w:t>[14]</w:t>
      </w:r>
      <w:r w:rsidRPr="00F22A41">
        <w:rPr>
          <w:color w:val="000000"/>
          <w:shd w:val="clear" w:color="auto" w:fill="FFFFFF"/>
        </w:rPr>
        <w:fldChar w:fldCharType="end"/>
      </w:r>
      <w:r w:rsidRPr="00F22A41">
        <w:rPr>
          <w:color w:val="000000"/>
          <w:shd w:val="clear" w:color="auto" w:fill="FFFFFF"/>
        </w:rPr>
        <w:t>.</w:t>
      </w:r>
      <w:r w:rsidRPr="00FB30A5">
        <w:rPr>
          <w:color w:val="000000"/>
          <w:shd w:val="clear" w:color="auto" w:fill="FFFFFF"/>
        </w:rPr>
        <w:t xml:space="preserve"> </w:t>
      </w:r>
      <w:r w:rsidR="00F22A41">
        <w:rPr>
          <w:color w:val="000000"/>
          <w:shd w:val="clear" w:color="auto" w:fill="FFFFFF"/>
        </w:rPr>
        <w:t xml:space="preserve"> The overall rate of SSIs is significantly lower when chlorhexidine-alcohol is used </w:t>
      </w:r>
      <w:r w:rsidR="00EC6F94">
        <w:rPr>
          <w:color w:val="000000"/>
          <w:shd w:val="clear" w:color="auto" w:fill="FFFFFF"/>
        </w:rPr>
        <w:t xml:space="preserve">during skin preparation (9.5%) compared to povidone-iodine (16.1%) </w:t>
      </w:r>
      <w:r w:rsidR="009962AC">
        <w:rPr>
          <w:color w:val="000000"/>
          <w:shd w:val="clear" w:color="auto" w:fill="FFFFFF"/>
        </w:rPr>
        <w:fldChar w:fldCharType="begin"/>
      </w:r>
      <w:r w:rsidR="00A86014">
        <w:rPr>
          <w:color w:val="000000"/>
          <w:shd w:val="clear" w:color="auto" w:fill="FFFFFF"/>
        </w:rPr>
        <w:instrText xml:space="preserve"> ADDIN EN.CITE &lt;EndNote&gt;&lt;Cite&gt;&lt;Author&gt;Darouiche&lt;/Author&gt;&lt;Year&gt;2010&lt;/Year&gt;&lt;IDText&gt;Chlorhexidine–Alcohol versus Povidone–Iodine for Surgical-Site Antisepsis&lt;/IDText&gt;&lt;DisplayText&gt;[14]&lt;/DisplayText&gt;&lt;record&gt;&lt;titles&gt;&lt;title&gt;Chlorhexidine–Alcohol versus Povidone–Iodine for Surgical-Site Antisepsis&lt;/title&gt;&lt;secondary-title&gt;New England Journal of Medicine&lt;/secondary-title&gt;&lt;/titles&gt;&lt;pages&gt;18-26&lt;/pages&gt;&lt;contributors&gt;&lt;authors&gt;&lt;author&gt;Darouiche, Rabih O.&lt;/author&gt;&lt;author&gt;Wall, Matthew J.&lt;/author&gt;&lt;author&gt;Itani, Kamal M. F.&lt;/author&gt;&lt;author&gt;Otterson, Mary F.&lt;/author&gt;&lt;author&gt;Webb, Alexandra L.&lt;/author&gt;&lt;author&gt;Carrick, Matthew M.&lt;/author&gt;&lt;author&gt;Miller, Harold J.&lt;/author&gt;&lt;author&gt;Awad, Samir S.&lt;/author&gt;&lt;author&gt;Crosby, Cynthia T.&lt;/author&gt;&lt;author&gt;Mosier, Michael C.&lt;/author&gt;&lt;author&gt;AlSharif, Atef&lt;/author&gt;&lt;author&gt;Berger, David H.&lt;/author&gt;&lt;/authors&gt;&lt;/contributors&gt;&lt;added-date format="utc"&gt;1553220288&lt;/added-date&gt;&lt;ref-type name="Journal Article"&gt;17&lt;/ref-type&gt;&lt;dates&gt;&lt;year&gt;2010&lt;/year&gt;&lt;/dates&gt;&lt;rec-number&gt;63&lt;/rec-number&gt;&lt;last-updated-date format="utc"&gt;1553220630&lt;/last-updated-date&gt;&lt;electronic-resource-num&gt;10.1056/NEJMoa0810988&lt;/electronic-resource-num&gt;&lt;volume&gt;362&lt;/volume&gt;&lt;/record&gt;&lt;/Cite&gt;&lt;/EndNote&gt;</w:instrText>
      </w:r>
      <w:r w:rsidR="009962AC">
        <w:rPr>
          <w:color w:val="000000"/>
          <w:shd w:val="clear" w:color="auto" w:fill="FFFFFF"/>
        </w:rPr>
        <w:fldChar w:fldCharType="separate"/>
      </w:r>
      <w:r w:rsidR="00A86014">
        <w:rPr>
          <w:noProof/>
          <w:color w:val="000000"/>
          <w:shd w:val="clear" w:color="auto" w:fill="FFFFFF"/>
        </w:rPr>
        <w:t>[14]</w:t>
      </w:r>
      <w:r w:rsidR="009962AC">
        <w:rPr>
          <w:color w:val="000000"/>
          <w:shd w:val="clear" w:color="auto" w:fill="FFFFFF"/>
        </w:rPr>
        <w:fldChar w:fldCharType="end"/>
      </w:r>
      <w:r w:rsidR="00EC6F94">
        <w:rPr>
          <w:color w:val="000000"/>
          <w:shd w:val="clear" w:color="auto" w:fill="FFFFFF"/>
        </w:rPr>
        <w:t xml:space="preserve">. </w:t>
      </w:r>
      <w:r w:rsidR="006A7C12">
        <w:rPr>
          <w:color w:val="000000"/>
          <w:shd w:val="clear" w:color="auto" w:fill="FFFFFF"/>
        </w:rPr>
        <w:t>In a 30-day follow up SSI study conducted in</w:t>
      </w:r>
      <w:r w:rsidR="009962AC">
        <w:rPr>
          <w:color w:val="000000"/>
          <w:shd w:val="clear" w:color="auto" w:fill="FFFFFF"/>
        </w:rPr>
        <w:t xml:space="preserve"> 2010,</w:t>
      </w:r>
      <w:r w:rsidR="006A7C12">
        <w:rPr>
          <w:color w:val="000000"/>
          <w:shd w:val="clear" w:color="auto" w:fill="FFFFFF"/>
        </w:rPr>
        <w:t xml:space="preserve"> chlorhexidine-alcohol</w:t>
      </w:r>
      <w:r w:rsidR="00A06CC1">
        <w:rPr>
          <w:color w:val="000000"/>
          <w:shd w:val="clear" w:color="auto" w:fill="FFFFFF"/>
        </w:rPr>
        <w:t xml:space="preserve"> was significantly more protective than povidone-iodine against both superficial incisional infections</w:t>
      </w:r>
      <w:r w:rsidR="0025200F">
        <w:rPr>
          <w:color w:val="000000"/>
          <w:shd w:val="clear" w:color="auto" w:fill="FFFFFF"/>
        </w:rPr>
        <w:t xml:space="preserve"> </w:t>
      </w:r>
      <w:r w:rsidR="00A06CC1">
        <w:rPr>
          <w:color w:val="000000"/>
          <w:shd w:val="clear" w:color="auto" w:fill="FFFFFF"/>
        </w:rPr>
        <w:t>(8.6% vs. 4.2%) and deep incisional infections</w:t>
      </w:r>
      <w:r w:rsidR="009962AC">
        <w:rPr>
          <w:color w:val="000000"/>
          <w:shd w:val="clear" w:color="auto" w:fill="FFFFFF"/>
        </w:rPr>
        <w:t xml:space="preserve"> (3% vs. 1%)</w:t>
      </w:r>
      <w:r w:rsidR="00A06CC1">
        <w:rPr>
          <w:color w:val="000000"/>
          <w:shd w:val="clear" w:color="auto" w:fill="FFFFFF"/>
        </w:rPr>
        <w:t xml:space="preserve"> but not against organ-space infections (4.4% vs. 4.5%)</w:t>
      </w:r>
      <w:r w:rsidR="009962AC">
        <w:rPr>
          <w:color w:val="000000"/>
          <w:shd w:val="clear" w:color="auto" w:fill="FFFFFF"/>
        </w:rPr>
        <w:t xml:space="preserve"> </w:t>
      </w:r>
      <w:r w:rsidR="009962AC">
        <w:rPr>
          <w:color w:val="000000"/>
          <w:shd w:val="clear" w:color="auto" w:fill="FFFFFF"/>
        </w:rPr>
        <w:fldChar w:fldCharType="begin"/>
      </w:r>
      <w:r w:rsidR="00A86014">
        <w:rPr>
          <w:color w:val="000000"/>
          <w:shd w:val="clear" w:color="auto" w:fill="FFFFFF"/>
        </w:rPr>
        <w:instrText xml:space="preserve"> ADDIN EN.CITE &lt;EndNote&gt;&lt;Cite&gt;&lt;Author&gt;Darouiche&lt;/Author&gt;&lt;Year&gt;2010&lt;/Year&gt;&lt;IDText&gt;Chlorhexidine–Alcohol versus Povidone–Iodine for Surgical-Site Antisepsis&lt;/IDText&gt;&lt;DisplayText&gt;[14]&lt;/DisplayText&gt;&lt;record&gt;&lt;titles&gt;&lt;title&gt;Chlorhexidine–Alcohol versus Povidone–Iodine for Surgical-Site Antisepsis&lt;/title&gt;&lt;secondary-title&gt;New England Journal of Medicine&lt;/secondary-title&gt;&lt;/titles&gt;&lt;pages&gt;18-26&lt;/pages&gt;&lt;contributors&gt;&lt;authors&gt;&lt;author&gt;Darouiche, Rabih O.&lt;/author&gt;&lt;author&gt;Wall, Matthew J.&lt;/author&gt;&lt;author&gt;Itani, Kamal M. F.&lt;/author&gt;&lt;author&gt;Otterson, Mary F.&lt;/author&gt;&lt;author&gt;Webb, Alexandra L.&lt;/author&gt;&lt;author&gt;Carrick, Matthew M.&lt;/author&gt;&lt;author&gt;Miller, Harold J.&lt;/author&gt;&lt;author&gt;Awad, Samir S.&lt;/author&gt;&lt;author&gt;Crosby, Cynthia T.&lt;/author&gt;&lt;author&gt;Mosier, Michael C.&lt;/author&gt;&lt;author&gt;AlSharif, Atef&lt;/author&gt;&lt;author&gt;Berger, David H.&lt;/author&gt;&lt;/authors&gt;&lt;/contributors&gt;&lt;added-date format="utc"&gt;1553220288&lt;/added-date&gt;&lt;ref-type name="Journal Article"&gt;17&lt;/ref-type&gt;&lt;dates&gt;&lt;year&gt;2010&lt;/year&gt;&lt;/dates&gt;&lt;rec-number&gt;63&lt;/rec-number&gt;&lt;last-updated-date format="utc"&gt;1553220630&lt;/last-updated-date&gt;&lt;electronic-resource-num&gt;10.1056/NEJMoa0810988&lt;/electronic-resource-num&gt;&lt;volume&gt;362&lt;/volume&gt;&lt;/record&gt;&lt;/Cite&gt;&lt;/EndNote&gt;</w:instrText>
      </w:r>
      <w:r w:rsidR="009962AC">
        <w:rPr>
          <w:color w:val="000000"/>
          <w:shd w:val="clear" w:color="auto" w:fill="FFFFFF"/>
        </w:rPr>
        <w:fldChar w:fldCharType="separate"/>
      </w:r>
      <w:r w:rsidR="00A86014">
        <w:rPr>
          <w:noProof/>
          <w:color w:val="000000"/>
          <w:shd w:val="clear" w:color="auto" w:fill="FFFFFF"/>
        </w:rPr>
        <w:t>[14]</w:t>
      </w:r>
      <w:r w:rsidR="009962AC">
        <w:rPr>
          <w:color w:val="000000"/>
          <w:shd w:val="clear" w:color="auto" w:fill="FFFFFF"/>
        </w:rPr>
        <w:fldChar w:fldCharType="end"/>
      </w:r>
      <w:r w:rsidR="00D84251">
        <w:rPr>
          <w:color w:val="000000"/>
          <w:shd w:val="clear" w:color="auto" w:fill="FFFFFF"/>
        </w:rPr>
        <w:t>.</w:t>
      </w:r>
      <w:r w:rsidR="00A06CC1">
        <w:rPr>
          <w:color w:val="000000"/>
          <w:shd w:val="clear" w:color="auto" w:fill="FFFFFF"/>
        </w:rPr>
        <w:t xml:space="preserve"> </w:t>
      </w:r>
    </w:p>
    <w:p w14:paraId="79D39B52" w14:textId="7617AC00" w:rsidR="005B2CA3" w:rsidRPr="006730F5" w:rsidRDefault="005B2CA3" w:rsidP="00AB581E">
      <w:pPr>
        <w:rPr>
          <w:color w:val="000000"/>
          <w:shd w:val="clear" w:color="auto" w:fill="FFFFFF"/>
        </w:rPr>
      </w:pPr>
      <w:r>
        <w:rPr>
          <w:color w:val="000000"/>
          <w:shd w:val="clear" w:color="auto" w:fill="FFFFFF"/>
        </w:rPr>
        <w:t>Secondly, effective preoperative prevention strategies include</w:t>
      </w:r>
      <w:r w:rsidR="003E2D6A">
        <w:rPr>
          <w:color w:val="000000"/>
          <w:shd w:val="clear" w:color="auto" w:fill="FFFFFF"/>
        </w:rPr>
        <w:t xml:space="preserve"> the proper removal of hair, </w:t>
      </w:r>
      <w:r>
        <w:rPr>
          <w:color w:val="000000"/>
          <w:shd w:val="clear" w:color="auto" w:fill="FFFFFF"/>
        </w:rPr>
        <w:t>administration of antibiotic prophylaxis</w:t>
      </w:r>
      <w:r w:rsidR="003E2D6A">
        <w:rPr>
          <w:color w:val="000000"/>
          <w:shd w:val="clear" w:color="auto" w:fill="FFFFFF"/>
        </w:rPr>
        <w:t xml:space="preserve"> and treatment</w:t>
      </w:r>
      <w:r w:rsidR="00DD6783">
        <w:rPr>
          <w:color w:val="000000"/>
          <w:shd w:val="clear" w:color="auto" w:fill="FFFFFF"/>
        </w:rPr>
        <w:t xml:space="preserve"> of </w:t>
      </w:r>
      <w:r w:rsidR="00DD6783">
        <w:rPr>
          <w:i/>
          <w:color w:val="000000"/>
          <w:shd w:val="clear" w:color="auto" w:fill="FFFFFF"/>
        </w:rPr>
        <w:t>Staphylococcus aureus</w:t>
      </w:r>
      <w:r w:rsidR="00DD6783">
        <w:rPr>
          <w:color w:val="000000"/>
          <w:shd w:val="clear" w:color="auto" w:fill="FFFFFF"/>
        </w:rPr>
        <w:t xml:space="preserve"> nasal carriage</w:t>
      </w:r>
      <w:r>
        <w:rPr>
          <w:color w:val="000000"/>
          <w:shd w:val="clear" w:color="auto" w:fill="FFFFFF"/>
        </w:rPr>
        <w:t>.  The CDC recommends not removing any hair unless it will interfere with the procedure</w:t>
      </w:r>
      <w:r>
        <w:rPr>
          <w:color w:val="000000"/>
          <w:shd w:val="clear" w:color="auto" w:fill="FFFFFF"/>
        </w:rPr>
        <w:fldChar w:fldCharType="begin"/>
      </w:r>
      <w:r w:rsidR="00A86014">
        <w:rPr>
          <w:color w:val="000000"/>
          <w:shd w:val="clear" w:color="auto" w:fill="FFFFFF"/>
        </w:rPr>
        <w:instrText xml:space="preserve"> ADDIN EN.CITE &lt;EndNote&gt;&lt;Cite&gt;&lt;Author&gt;Anderson&lt;/Author&gt;&lt;Year&gt;2014&lt;/Year&gt;&lt;IDText&gt;Strategies to prevent surgical site infections in acute care hospitals: 2014 update&lt;/IDText&gt;&lt;DisplayText&gt;[15]&lt;/DisplayText&gt;&lt;record&gt;&lt;dates&gt;&lt;pub-dates&gt;&lt;date&gt;Sep&lt;/date&gt;&lt;/pub-dates&gt;&lt;year&gt;2014&lt;/year&gt;&lt;/dates&gt;&lt;urls&gt;&lt;related-urls&gt;&lt;url&gt;https://www.ncbi.nlm.nih.gov/pubmed/25376070&lt;/url&gt;&lt;/related-urls&gt;&lt;/urls&gt;&lt;isbn&gt;1559-6834&lt;/isbn&gt;&lt;titles&gt;&lt;title&gt;Strategies to prevent surgical site infections in acute care hospitals: 2014 update&lt;/title&gt;&lt;secondary-title&gt;Infect Control Hosp Epidemiol&lt;/secondary-title&gt;&lt;/titles&gt;&lt;pages&gt;S66-88&lt;/pages&gt;&lt;contributors&gt;&lt;authors&gt;&lt;author&gt;Anderson, D. J.&lt;/author&gt;&lt;author&gt;Podgorny, K.&lt;/author&gt;&lt;author&gt;Berríos-Torres, S. I.&lt;/author&gt;&lt;author&gt;Bratzler, D. W.&lt;/author&gt;&lt;author&gt;Dellinger, E. P.&lt;/author&gt;&lt;author&gt;Greene, L.&lt;/author&gt;&lt;author&gt;Nyquist, A. C.&lt;/author&gt;&lt;author&gt;Saiman, L.&lt;/author&gt;&lt;author&gt;Yokoe, D. S.&lt;/author&gt;&lt;author&gt;Maragakis, L. L.&lt;/author&gt;&lt;author&gt;Kaye, K. S.&lt;/author&gt;&lt;/authors&gt;&lt;/contributors&gt;&lt;language&gt;eng&lt;/language&gt;&lt;added-date format="utc"&gt;1551490830&lt;/added-date&gt;&lt;ref-type name="Journal Article"&gt;17&lt;/ref-type&gt;&lt;rec-number&gt;47&lt;/rec-number&gt;&lt;last-updated-date format="utc"&gt;1551490830&lt;/last-updated-date&gt;&lt;accession-num&gt;25376070&lt;/accession-num&gt;&lt;volume&gt;35 Suppl 2&lt;/volume&gt;&lt;/record&gt;&lt;/Cite&gt;&lt;/EndNote&gt;</w:instrText>
      </w:r>
      <w:r>
        <w:rPr>
          <w:color w:val="000000"/>
          <w:shd w:val="clear" w:color="auto" w:fill="FFFFFF"/>
        </w:rPr>
        <w:fldChar w:fldCharType="separate"/>
      </w:r>
      <w:r w:rsidR="00A86014">
        <w:rPr>
          <w:noProof/>
          <w:color w:val="000000"/>
          <w:shd w:val="clear" w:color="auto" w:fill="FFFFFF"/>
        </w:rPr>
        <w:t>[15]</w:t>
      </w:r>
      <w:r>
        <w:rPr>
          <w:color w:val="000000"/>
          <w:shd w:val="clear" w:color="auto" w:fill="FFFFFF"/>
        </w:rPr>
        <w:fldChar w:fldCharType="end"/>
      </w:r>
      <w:r>
        <w:rPr>
          <w:color w:val="000000"/>
          <w:shd w:val="clear" w:color="auto" w:fill="FFFFFF"/>
        </w:rPr>
        <w:t>. Shaving causes microscopic cuts in the skin that can allow for the introduction of microorganisms into the body. If necessary, hair removal should be done outside of the operating room using clippers or a depilatory cream.  The administration of antimicrobial prophylaxis should be done within one hour before the surgical procedure to maximize tissue concentration</w:t>
      </w:r>
      <w:r w:rsidR="009962AC">
        <w:rPr>
          <w:color w:val="000000"/>
          <w:shd w:val="clear" w:color="auto" w:fill="FFFFFF"/>
        </w:rPr>
        <w:t xml:space="preserve"> </w:t>
      </w:r>
      <w:r>
        <w:rPr>
          <w:color w:val="000000"/>
          <w:shd w:val="clear" w:color="auto" w:fill="FFFFFF"/>
        </w:rPr>
        <w:fldChar w:fldCharType="begin"/>
      </w:r>
      <w:r w:rsidR="00A86014">
        <w:rPr>
          <w:color w:val="000000"/>
          <w:shd w:val="clear" w:color="auto" w:fill="FFFFFF"/>
        </w:rPr>
        <w:instrText xml:space="preserve"> ADDIN EN.CITE &lt;EndNote&gt;&lt;Cite&gt;&lt;Author&gt;Epstein&lt;/Author&gt;&lt;Year&gt;2018&lt;/Year&gt;&lt;IDText&gt;Preoperative measures to prevent/minimize risk of surgical site infection in spinal surgery&lt;/IDText&gt;&lt;DisplayText&gt;[16]&lt;/DisplayText&gt;&lt;record&gt;&lt;keywords&gt;&lt;keyword&gt;Chlorhexidine gluconate washes&lt;/keyword&gt;&lt;keyword&gt;preoperative measures&lt;/keyword&gt;&lt;keyword&gt;prevention&lt;/keyword&gt;&lt;keyword&gt;prophylactic antibiotics&lt;/keyword&gt;&lt;keyword&gt;spinal surgery&lt;/keyword&gt;&lt;keyword&gt;stop NSAIDS and aspirin&lt;/keyword&gt;&lt;keyword&gt;surgical site infections&lt;/keyword&gt;&lt;/keywords&gt;&lt;urls&gt;&lt;related-urls&gt;&lt;url&gt;https://www.ncbi.nlm.nih.gov/pubmed/30637169&lt;/url&gt;&lt;/related-urls&gt;&lt;/urls&gt;&lt;isbn&gt;2229-5097&lt;/isbn&gt;&lt;custom2&gt;PMC6302553&lt;/custom2&gt;&lt;titles&gt;&lt;title&gt;Preoperative measures to prevent/minimize risk of surgical site infection in spinal surgery&lt;/title&gt;&lt;secondary-title&gt;Surg Neurol Int&lt;/secondary-title&gt;&lt;/titles&gt;&lt;pages&gt;251&lt;/pages&gt;&lt;contributors&gt;&lt;authors&gt;&lt;author&gt;Epstein, N. E.&lt;/author&gt;&lt;/authors&gt;&lt;/contributors&gt;&lt;edition&gt;2018/12/11&lt;/edition&gt;&lt;language&gt;eng&lt;/language&gt;&lt;added-date format="utc"&gt;1550456454&lt;/added-date&gt;&lt;ref-type name="Journal Article"&gt;17&lt;/ref-type&gt;&lt;dates&gt;&lt;year&gt;2018&lt;/year&gt;&lt;/dates&gt;&lt;rec-number&gt;10&lt;/rec-number&gt;&lt;last-updated-date format="utc"&gt;1550456454&lt;/last-updated-date&gt;&lt;accession-num&gt;30637169&lt;/accession-num&gt;&lt;electronic-resource-num&gt;10.4103/sni.sni_372_18&lt;/electronic-resource-num&gt;&lt;volume&gt;9&lt;/volume&gt;&lt;/record&gt;&lt;/Cite&gt;&lt;/EndNote&gt;</w:instrText>
      </w:r>
      <w:r>
        <w:rPr>
          <w:color w:val="000000"/>
          <w:shd w:val="clear" w:color="auto" w:fill="FFFFFF"/>
        </w:rPr>
        <w:fldChar w:fldCharType="separate"/>
      </w:r>
      <w:r w:rsidR="00A86014">
        <w:rPr>
          <w:noProof/>
          <w:color w:val="000000"/>
          <w:shd w:val="clear" w:color="auto" w:fill="FFFFFF"/>
        </w:rPr>
        <w:t>[16]</w:t>
      </w:r>
      <w:r>
        <w:rPr>
          <w:color w:val="000000"/>
          <w:shd w:val="clear" w:color="auto" w:fill="FFFFFF"/>
        </w:rPr>
        <w:fldChar w:fldCharType="end"/>
      </w:r>
      <w:r>
        <w:rPr>
          <w:color w:val="000000"/>
          <w:shd w:val="clear" w:color="auto" w:fill="FFFFFF"/>
        </w:rPr>
        <w:t xml:space="preserve">. The reasoning behind the use of antibiotic prophylaxis is that the agent will assist the host </w:t>
      </w:r>
      <w:r>
        <w:rPr>
          <w:color w:val="000000"/>
          <w:shd w:val="clear" w:color="auto" w:fill="FFFFFF"/>
        </w:rPr>
        <w:lastRenderedPageBreak/>
        <w:t xml:space="preserve">immune-defenses by suppressing microorganism growth at the surgical site. According to CDC SSI guidelines, the antimicrobial agent used during surgery should be specific to the pathogens frequently associated with causing infections for a specific procedure.  </w:t>
      </w:r>
      <w:r w:rsidR="00BC7BDA" w:rsidRPr="00BC7BDA">
        <w:rPr>
          <w:color w:val="000000"/>
          <w:shd w:val="clear" w:color="auto" w:fill="FFFFFF"/>
        </w:rPr>
        <w:t xml:space="preserve">Another preoperative prevention strategy is the </w:t>
      </w:r>
      <w:r w:rsidR="00BC7BDA" w:rsidRPr="00BC7BDA">
        <w:rPr>
          <w:bCs/>
          <w:color w:val="000000"/>
          <w:shd w:val="clear" w:color="auto" w:fill="FFFFFF"/>
        </w:rPr>
        <w:t xml:space="preserve">treatment of </w:t>
      </w:r>
      <w:r w:rsidR="00BC7BDA" w:rsidRPr="00BC7BDA">
        <w:rPr>
          <w:bCs/>
          <w:i/>
          <w:iCs/>
          <w:color w:val="000000"/>
          <w:shd w:val="clear" w:color="auto" w:fill="FFFFFF"/>
        </w:rPr>
        <w:t>Staph</w:t>
      </w:r>
      <w:r w:rsidR="00BC7BDA">
        <w:rPr>
          <w:bCs/>
          <w:i/>
          <w:iCs/>
          <w:color w:val="000000"/>
          <w:shd w:val="clear" w:color="auto" w:fill="FFFFFF"/>
        </w:rPr>
        <w:t>ylococcus</w:t>
      </w:r>
      <w:r w:rsidR="00BC7BDA" w:rsidRPr="00BC7BDA">
        <w:rPr>
          <w:bCs/>
          <w:i/>
          <w:iCs/>
          <w:color w:val="000000"/>
          <w:shd w:val="clear" w:color="auto" w:fill="FFFFFF"/>
        </w:rPr>
        <w:t xml:space="preserve"> aureus </w:t>
      </w:r>
      <w:r w:rsidR="00BC7BDA" w:rsidRPr="00BC7BDA">
        <w:rPr>
          <w:bCs/>
          <w:color w:val="000000"/>
          <w:shd w:val="clear" w:color="auto" w:fill="FFFFFF"/>
        </w:rPr>
        <w:t xml:space="preserve">nasal carriers </w:t>
      </w:r>
      <w:r w:rsidR="00BC7BDA" w:rsidRPr="00BC7BDA">
        <w:rPr>
          <w:color w:val="000000"/>
          <w:shd w:val="clear" w:color="auto" w:fill="FFFFFF"/>
        </w:rPr>
        <w:t xml:space="preserve">because nasal carriage of </w:t>
      </w:r>
      <w:r w:rsidR="00BC7BDA" w:rsidRPr="00BC7BDA">
        <w:rPr>
          <w:i/>
          <w:color w:val="000000"/>
          <w:shd w:val="clear" w:color="auto" w:fill="FFFFFF"/>
        </w:rPr>
        <w:t>Staphylococcus aureus</w:t>
      </w:r>
      <w:r w:rsidR="00BC7BDA">
        <w:rPr>
          <w:color w:val="000000"/>
          <w:shd w:val="clear" w:color="auto" w:fill="FFFFFF"/>
        </w:rPr>
        <w:t xml:space="preserve"> </w:t>
      </w:r>
      <w:r w:rsidR="00BC7BDA" w:rsidRPr="00BC7BDA">
        <w:rPr>
          <w:color w:val="000000"/>
          <w:shd w:val="clear" w:color="auto" w:fill="FFFFFF"/>
        </w:rPr>
        <w:t xml:space="preserve">is a risk factor for subsequent infection in a patient. </w:t>
      </w:r>
      <w:r w:rsidR="00BC7BDA">
        <w:rPr>
          <w:color w:val="000000"/>
          <w:shd w:val="clear" w:color="auto" w:fill="FFFFFF"/>
        </w:rPr>
        <w:t xml:space="preserve">This pathogen has been </w:t>
      </w:r>
      <w:r w:rsidR="00B861CA">
        <w:rPr>
          <w:color w:val="000000"/>
          <w:shd w:val="clear" w:color="auto" w:fill="FFFFFF"/>
        </w:rPr>
        <w:t>repeatedly shown to be a large proportion</w:t>
      </w:r>
      <w:r w:rsidR="0054105F">
        <w:rPr>
          <w:color w:val="000000"/>
          <w:shd w:val="clear" w:color="auto" w:fill="FFFFFF"/>
        </w:rPr>
        <w:t xml:space="preserve"> of HAIs originating from the </w:t>
      </w:r>
      <w:r w:rsidR="00B861CA">
        <w:rPr>
          <w:color w:val="000000"/>
          <w:shd w:val="clear" w:color="auto" w:fill="FFFFFF"/>
        </w:rPr>
        <w:t>patient’s own flora</w:t>
      </w:r>
      <w:r w:rsidR="00094F31">
        <w:rPr>
          <w:color w:val="000000"/>
          <w:shd w:val="clear" w:color="auto" w:fill="FFFFFF"/>
        </w:rPr>
        <w:t xml:space="preserve"> </w:t>
      </w:r>
      <w:r w:rsidR="00094F31">
        <w:rPr>
          <w:color w:val="000000"/>
          <w:shd w:val="clear" w:color="auto" w:fill="FFFFFF"/>
        </w:rPr>
        <w:fldChar w:fldCharType="begin"/>
      </w:r>
      <w:r w:rsidR="00A86014">
        <w:rPr>
          <w:color w:val="000000"/>
          <w:shd w:val="clear" w:color="auto" w:fill="FFFFFF"/>
        </w:rPr>
        <w:instrText xml:space="preserve"> ADDIN EN.CITE &lt;EndNote&gt;&lt;Cite&gt;&lt;Author&gt;Fernando&lt;/Author&gt;&lt;Year&gt;2017&lt;/Year&gt;&lt;IDText&gt;Healthcare-acquired infections: prevention strategies&lt;/IDText&gt;&lt;DisplayText&gt;[10]&lt;/DisplayText&gt;&lt;record&gt;&lt;dates&gt;&lt;pub-dates&gt;&lt;date&gt;Dec&lt;/date&gt;&lt;/pub-dates&gt;&lt;year&gt;2017&lt;/year&gt;&lt;/dates&gt;&lt;keywords&gt;&lt;keyword&gt;Anti-Bacterial Agents&lt;/keyword&gt;&lt;keyword&gt;Australia&lt;/keyword&gt;&lt;keyword&gt;Clostridium difficile&lt;/keyword&gt;&lt;keyword&gt;Cross Infection&lt;/keyword&gt;&lt;keyword&gt;Hospitals&lt;/keyword&gt;&lt;keyword&gt;Humans&lt;/keyword&gt;&lt;keyword&gt;Infection Control&lt;/keyword&gt;&lt;keyword&gt;Methicillin-Resistant Staphylococcus aureus&lt;/keyword&gt;&lt;keyword&gt;Staphylococcal Infections&lt;/keyword&gt;&lt;keyword&gt;Vancomycin Resistance&lt;/keyword&gt;&lt;keyword&gt;Clostridium difficile&lt;/keyword&gt;&lt;keyword&gt;antimicrobial stewardship&lt;/keyword&gt;&lt;keyword&gt;healthcare-acquired infections&lt;/keyword&gt;&lt;keyword&gt;hospital cleaning&lt;/keyword&gt;&lt;keyword&gt;multi-resistant organisms&lt;/keyword&gt;&lt;keyword&gt;prevention&lt;/keyword&gt;&lt;/keywords&gt;&lt;urls&gt;&lt;related-urls&gt;&lt;url&gt;https://www.ncbi.nlm.nih.gov/pubmed/29224205&lt;/url&gt;&lt;/related-urls&gt;&lt;/urls&gt;&lt;isbn&gt;1445-5994&lt;/isbn&gt;&lt;titles&gt;&lt;title&gt;Healthcare-acquired infections: prevention strategies&lt;/title&gt;&lt;secondary-title&gt;Intern Med J&lt;/secondary-title&gt;&lt;/titles&gt;&lt;pages&gt;1341-1351&lt;/pages&gt;&lt;number&gt;12&lt;/number&gt;&lt;contributors&gt;&lt;authors&gt;&lt;author&gt;Fernando, S. A.&lt;/author&gt;&lt;author&gt;Gray, T. J.&lt;/author&gt;&lt;author&gt;Gottlieb, T.&lt;/author&gt;&lt;/authors&gt;&lt;/contributors&gt;&lt;language&gt;eng&lt;/language&gt;&lt;added-date format="utc"&gt;1550463865&lt;/added-date&gt;&lt;ref-type name="Journal Article"&gt;17&lt;/ref-type&gt;&lt;rec-number&gt;26&lt;/rec-number&gt;&lt;last-updated-date format="utc"&gt;1550463865&lt;/last-updated-date&gt;&lt;accession-num&gt;29224205&lt;/accession-num&gt;&lt;electronic-resource-num&gt;10.1111/imj.13642&lt;/electronic-resource-num&gt;&lt;volume&gt;47&lt;/volume&gt;&lt;/record&gt;&lt;/Cite&gt;&lt;/EndNote&gt;</w:instrText>
      </w:r>
      <w:r w:rsidR="00094F31">
        <w:rPr>
          <w:color w:val="000000"/>
          <w:shd w:val="clear" w:color="auto" w:fill="FFFFFF"/>
        </w:rPr>
        <w:fldChar w:fldCharType="separate"/>
      </w:r>
      <w:r w:rsidR="00A86014">
        <w:rPr>
          <w:noProof/>
          <w:color w:val="000000"/>
          <w:shd w:val="clear" w:color="auto" w:fill="FFFFFF"/>
        </w:rPr>
        <w:t>[10]</w:t>
      </w:r>
      <w:r w:rsidR="00094F31">
        <w:rPr>
          <w:color w:val="000000"/>
          <w:shd w:val="clear" w:color="auto" w:fill="FFFFFF"/>
        </w:rPr>
        <w:fldChar w:fldCharType="end"/>
      </w:r>
      <w:r w:rsidR="00B861CA">
        <w:rPr>
          <w:color w:val="000000"/>
          <w:shd w:val="clear" w:color="auto" w:fill="FFFFFF"/>
        </w:rPr>
        <w:t xml:space="preserve">. </w:t>
      </w:r>
      <w:r w:rsidR="00BC7BDA" w:rsidRPr="00BC7BDA">
        <w:rPr>
          <w:color w:val="000000"/>
          <w:shd w:val="clear" w:color="auto" w:fill="FFFFFF"/>
        </w:rPr>
        <w:t>The treatm</w:t>
      </w:r>
      <w:r w:rsidR="00C67949">
        <w:rPr>
          <w:color w:val="000000"/>
          <w:shd w:val="clear" w:color="auto" w:fill="FFFFFF"/>
        </w:rPr>
        <w:t>ent entails the application of M</w:t>
      </w:r>
      <w:r w:rsidR="00BC7BDA" w:rsidRPr="00BC7BDA">
        <w:rPr>
          <w:color w:val="000000"/>
          <w:shd w:val="clear" w:color="auto" w:fill="FFFFFF"/>
        </w:rPr>
        <w:t>upirocin nasal ointment twice a day for 5-7 days before surgery or from the day of hospital admission till the day of surgery</w:t>
      </w:r>
      <w:r w:rsidR="0054105F">
        <w:rPr>
          <w:color w:val="000000"/>
          <w:shd w:val="clear" w:color="auto" w:fill="FFFFFF"/>
        </w:rPr>
        <w:t xml:space="preserve"> </w:t>
      </w:r>
      <w:r w:rsidR="0054105F">
        <w:rPr>
          <w:color w:val="000000"/>
          <w:shd w:val="clear" w:color="auto" w:fill="FFFFFF"/>
        </w:rPr>
        <w:fldChar w:fldCharType="begin"/>
      </w:r>
      <w:r w:rsidR="00A86014">
        <w:rPr>
          <w:color w:val="000000"/>
          <w:shd w:val="clear" w:color="auto" w:fill="FFFFFF"/>
        </w:rPr>
        <w:instrText xml:space="preserve"> ADDIN EN.CITE &lt;EndNote&gt;&lt;Cite&gt;&lt;Author&gt;Anderson&lt;/Author&gt;&lt;Year&gt;2014&lt;/Year&gt;&lt;IDText&gt;Strategies to prevent surgical site infections in acute care hospitals: 2014 update&lt;/IDText&gt;&lt;DisplayText&gt;[15]&lt;/DisplayText&gt;&lt;record&gt;&lt;dates&gt;&lt;pub-dates&gt;&lt;date&gt;Sep&lt;/date&gt;&lt;/pub-dates&gt;&lt;year&gt;2014&lt;/year&gt;&lt;/dates&gt;&lt;urls&gt;&lt;related-urls&gt;&lt;url&gt;https://www.ncbi.nlm.nih.gov/pubmed/25376070&lt;/url&gt;&lt;/related-urls&gt;&lt;/urls&gt;&lt;isbn&gt;1559-6834&lt;/isbn&gt;&lt;titles&gt;&lt;title&gt;Strategies to prevent surgical site infections in acute care hospitals: 2014 update&lt;/title&gt;&lt;secondary-title&gt;Infect Control Hosp Epidemiol&lt;/secondary-title&gt;&lt;/titles&gt;&lt;pages&gt;S66-88&lt;/pages&gt;&lt;contributors&gt;&lt;authors&gt;&lt;author&gt;Anderson, D. J.&lt;/author&gt;&lt;author&gt;Podgorny, K.&lt;/author&gt;&lt;author&gt;Berríos-Torres, S. I.&lt;/author&gt;&lt;author&gt;Bratzler, D. W.&lt;/author&gt;&lt;author&gt;Dellinger, E. P.&lt;/author&gt;&lt;author&gt;Greene, L.&lt;/author&gt;&lt;author&gt;Nyquist, A. C.&lt;/author&gt;&lt;author&gt;Saiman, L.&lt;/author&gt;&lt;author&gt;Yokoe, D. S.&lt;/author&gt;&lt;author&gt;Maragakis, L. L.&lt;/author&gt;&lt;author&gt;Kaye, K. S.&lt;/author&gt;&lt;/authors&gt;&lt;/contributors&gt;&lt;language&gt;eng&lt;/language&gt;&lt;added-date format="utc"&gt;1551490830&lt;/added-date&gt;&lt;ref-type name="Journal Article"&gt;17&lt;/ref-type&gt;&lt;rec-number&gt;47&lt;/rec-number&gt;&lt;last-updated-date format="utc"&gt;1551490830&lt;/last-updated-date&gt;&lt;accession-num&gt;25376070&lt;/accession-num&gt;&lt;volume&gt;35 Suppl 2&lt;/volume&gt;&lt;/record&gt;&lt;/Cite&gt;&lt;/EndNote&gt;</w:instrText>
      </w:r>
      <w:r w:rsidR="0054105F">
        <w:rPr>
          <w:color w:val="000000"/>
          <w:shd w:val="clear" w:color="auto" w:fill="FFFFFF"/>
        </w:rPr>
        <w:fldChar w:fldCharType="separate"/>
      </w:r>
      <w:r w:rsidR="00A86014">
        <w:rPr>
          <w:noProof/>
          <w:color w:val="000000"/>
          <w:shd w:val="clear" w:color="auto" w:fill="FFFFFF"/>
        </w:rPr>
        <w:t>[15]</w:t>
      </w:r>
      <w:r w:rsidR="0054105F">
        <w:rPr>
          <w:color w:val="000000"/>
          <w:shd w:val="clear" w:color="auto" w:fill="FFFFFF"/>
        </w:rPr>
        <w:fldChar w:fldCharType="end"/>
      </w:r>
      <w:r w:rsidR="00BC7BDA" w:rsidRPr="00BC7BDA">
        <w:rPr>
          <w:color w:val="000000"/>
          <w:shd w:val="clear" w:color="auto" w:fill="FFFFFF"/>
        </w:rPr>
        <w:t>.</w:t>
      </w:r>
    </w:p>
    <w:p w14:paraId="45FA8CA1" w14:textId="6C3EBF0C" w:rsidR="005B2CA3" w:rsidRDefault="005B2CA3" w:rsidP="005B2CA3">
      <w:pPr>
        <w:rPr>
          <w:rFonts w:cs="Arial"/>
          <w:shd w:val="clear" w:color="auto" w:fill="FFFFFF"/>
        </w:rPr>
      </w:pPr>
      <w:r w:rsidRPr="00214A29">
        <w:t>Maintaining normothermia, antimicrobia</w:t>
      </w:r>
      <w:r>
        <w:t xml:space="preserve">l stewardship and adhering to a </w:t>
      </w:r>
      <w:r w:rsidRPr="00214A29">
        <w:t>surgery checklist are perioperative prevention strategies hospitals can utilize.  Normothermia is defined a</w:t>
      </w:r>
      <w:r>
        <w:t xml:space="preserve">s having a body temperature </w:t>
      </w:r>
      <w:r w:rsidR="004671DA">
        <w:t>within the range of</w:t>
      </w:r>
      <w:r>
        <w:rPr>
          <w:rFonts w:ascii="Cambria" w:hAnsi="Cambria"/>
        </w:rPr>
        <w:t xml:space="preserve"> </w:t>
      </w:r>
      <w:r w:rsidRPr="009524A5">
        <w:rPr>
          <w:color w:val="000000"/>
          <w:shd w:val="clear" w:color="auto" w:fill="FFFFFF"/>
        </w:rPr>
        <w:t>36°C</w:t>
      </w:r>
      <w:r w:rsidR="004671DA">
        <w:rPr>
          <w:color w:val="000000"/>
          <w:shd w:val="clear" w:color="auto" w:fill="FFFFFF"/>
        </w:rPr>
        <w:t xml:space="preserve"> to 37.3</w:t>
      </w:r>
      <w:r w:rsidR="004671DA" w:rsidRPr="009524A5">
        <w:rPr>
          <w:color w:val="000000"/>
          <w:shd w:val="clear" w:color="auto" w:fill="FFFFFF"/>
        </w:rPr>
        <w:t>°C</w:t>
      </w:r>
      <w:r w:rsidR="00C22701">
        <w:rPr>
          <w:color w:val="000000"/>
          <w:shd w:val="clear" w:color="auto" w:fill="FFFFFF"/>
        </w:rPr>
        <w:t xml:space="preserve"> </w:t>
      </w:r>
      <w:r w:rsidR="00C22701">
        <w:rPr>
          <w:color w:val="000000"/>
          <w:shd w:val="clear" w:color="auto" w:fill="FFFFFF"/>
        </w:rPr>
        <w:fldChar w:fldCharType="begin"/>
      </w:r>
      <w:r w:rsidR="00A86014">
        <w:rPr>
          <w:color w:val="000000"/>
          <w:shd w:val="clear" w:color="auto" w:fill="FFFFFF"/>
        </w:rPr>
        <w:instrText xml:space="preserve"> ADDIN EN.CITE &lt;EndNote&gt;&lt;Cite&gt;&lt;Author&gt;Bindu&lt;/Author&gt;&lt;Year&gt;2017&lt;/Year&gt;&lt;IDText&gt;Temperature management under general anesthesia: Compulsion or option&lt;/IDText&gt;&lt;DisplayText&gt;[17]&lt;/DisplayText&gt;&lt;record&gt;&lt;isbn&gt;3&lt;/isbn&gt;&lt;titles&gt;&lt;title&gt;Temperature management under general anesthesia: Compulsion or option&lt;/title&gt;&lt;secondary-title&gt;Journal of Anaesthesiology Clinical Pharmacology&lt;/secondary-title&gt;&lt;/titles&gt;&lt;pages&gt;306-316&lt;/pages&gt;&lt;contributors&gt;&lt;authors&gt;&lt;author&gt;Bindu, B.&lt;/author&gt;&lt;author&gt;Bindra, A.&lt;/author&gt;&lt;author&gt;Rath, G.&lt;/author&gt;&lt;/authors&gt;&lt;/contributors&gt;&lt;language&gt;eng&lt;/language&gt;&lt;added-date format="utc"&gt;1555996518&lt;/added-date&gt;&lt;ref-type name="Journal Article"&gt;17&lt;/ref-type&gt;&lt;dates&gt;&lt;year&gt;2017&lt;/year&gt;&lt;/dates&gt;&lt;rec-number&gt;94&lt;/rec-number&gt;&lt;last-updated-date format="utc"&gt;1555998489&lt;/last-updated-date&gt;&lt;electronic-resource-num&gt;10.4103/joacp.JOACP_334_16&lt;/electronic-resource-num&gt;&lt;volume&gt;33&lt;/volume&gt;&lt;/record&gt;&lt;/Cite&gt;&lt;/EndNote&gt;</w:instrText>
      </w:r>
      <w:r w:rsidR="00C22701">
        <w:rPr>
          <w:color w:val="000000"/>
          <w:shd w:val="clear" w:color="auto" w:fill="FFFFFF"/>
        </w:rPr>
        <w:fldChar w:fldCharType="separate"/>
      </w:r>
      <w:r w:rsidR="00A86014">
        <w:rPr>
          <w:noProof/>
          <w:color w:val="000000"/>
          <w:shd w:val="clear" w:color="auto" w:fill="FFFFFF"/>
        </w:rPr>
        <w:t>[17]</w:t>
      </w:r>
      <w:r w:rsidR="00C22701">
        <w:rPr>
          <w:color w:val="000000"/>
          <w:shd w:val="clear" w:color="auto" w:fill="FFFFFF"/>
        </w:rPr>
        <w:fldChar w:fldCharType="end"/>
      </w:r>
      <w:r>
        <w:rPr>
          <w:color w:val="000000"/>
          <w:shd w:val="clear" w:color="auto" w:fill="FFFFFF"/>
        </w:rPr>
        <w:t>.</w:t>
      </w:r>
      <w:r>
        <w:t xml:space="preserve"> </w:t>
      </w:r>
      <w:r w:rsidRPr="00214A29">
        <w:rPr>
          <w:rFonts w:cs="Arial"/>
          <w:shd w:val="clear" w:color="auto" w:fill="FFFFFF"/>
        </w:rPr>
        <w:t>The maintenance of a normal core body temperature, </w:t>
      </w:r>
      <w:r w:rsidRPr="00214A29">
        <w:rPr>
          <w:rFonts w:cs="Arial"/>
          <w:bCs/>
          <w:shd w:val="clear" w:color="auto" w:fill="FFFFFF"/>
        </w:rPr>
        <w:t>normothermia</w:t>
      </w:r>
      <w:r w:rsidRPr="00214A29">
        <w:rPr>
          <w:rFonts w:cs="Arial"/>
          <w:shd w:val="clear" w:color="auto" w:fill="FFFFFF"/>
        </w:rPr>
        <w:t>, is a crucial component of patient safety.</w:t>
      </w:r>
      <w:r>
        <w:rPr>
          <w:rFonts w:cs="Arial"/>
          <w:shd w:val="clear" w:color="auto" w:fill="FFFFFF"/>
        </w:rPr>
        <w:t xml:space="preserve">  If a patient experiences even a mild form of hypothermia, evidence has shown that there can be an increase in the surgical site infection risk rate (19% vs. 6%) </w:t>
      </w:r>
      <w:r>
        <w:rPr>
          <w:rFonts w:cs="Arial"/>
          <w:shd w:val="clear" w:color="auto" w:fill="FFFFFF"/>
        </w:rPr>
        <w:fldChar w:fldCharType="begin"/>
      </w:r>
      <w:r w:rsidR="00A86014">
        <w:rPr>
          <w:rFonts w:cs="Arial"/>
          <w:shd w:val="clear" w:color="auto" w:fill="FFFFFF"/>
        </w:rPr>
        <w:instrText xml:space="preserve"> ADDIN EN.CITE &lt;EndNote&gt;&lt;Cite&gt;&lt;Author&gt;Hooper&lt;/Author&gt;&lt;Year&gt;2010&lt;/Year&gt;&lt;IDText&gt;ASPAN&amp;apos;s evidence-based clinical practice guideline for the promotion of perioperative normothermia: second edition&lt;/IDText&gt;&lt;DisplayText&gt;[18]&lt;/DisplayText&gt;&lt;record&gt;&lt;dates&gt;&lt;pub-dates&gt;&lt;date&gt;Dec&lt;/date&gt;&lt;/pub-dates&gt;&lt;year&gt;2010&lt;/year&gt;&lt;/dates&gt;&lt;keywords&gt;&lt;keyword&gt;*Body Temperature&lt;/keyword&gt;&lt;keyword&gt;*Evidence-Based Nursing&lt;/keyword&gt;&lt;keyword&gt;Humans&lt;/keyword&gt;&lt;keyword&gt;*Perioperative Period&lt;/keyword&gt;&lt;keyword&gt;*Practice Guidelines as Topic&lt;/keyword&gt;&lt;/keywords&gt;&lt;isbn&gt;1089-9472&lt;/isbn&gt;&lt;titles&gt;&lt;title&gt;ASPAN&amp;apos;s evidence-based clinical practice guideline for the promotion of perioperative normothermia: second edition&lt;/title&gt;&lt;secondary-title&gt;J Perianesth Nurs&lt;/secondary-title&gt;&lt;/titles&gt;&lt;pages&gt;346-65&lt;/pages&gt;&lt;number&gt;6&lt;/number&gt;&lt;contributors&gt;&lt;authors&gt;&lt;author&gt;Hooper, V. D.&lt;/author&gt;&lt;author&gt;Chard, R.&lt;/author&gt;&lt;author&gt;Clifford, T.&lt;/author&gt;&lt;author&gt;Fetzer, S.&lt;/author&gt;&lt;author&gt;Fossum, S.&lt;/author&gt;&lt;author&gt;Godden, B.&lt;/author&gt;&lt;author&gt;Martinez, E. A.&lt;/author&gt;&lt;author&gt;Noble, K. A.&lt;/author&gt;&lt;author&gt;O&amp;apos;Brien, D.&lt;/author&gt;&lt;author&gt;Odom-Forren, J.&lt;/author&gt;&lt;author&gt;Peterson, C.&lt;/author&gt;&lt;author&gt;Ross, J.&lt;/author&gt;&lt;author&gt;Wilson, L.&lt;/author&gt;&lt;/authors&gt;&lt;/contributors&gt;&lt;edition&gt;2010/12/04&lt;/edition&gt;&lt;language&gt;eng&lt;/language&gt;&lt;added-date format="utc"&gt;1553108016&lt;/added-date&gt;&lt;ref-type name="Journal Article"&gt;17&lt;/ref-type&gt;&lt;auth-address&gt;vhooper@mcg.edu&lt;/auth-address&gt;&lt;remote-database-provider&gt;NLM&lt;/remote-database-provider&gt;&lt;rec-number&gt;62&lt;/rec-number&gt;&lt;last-updated-date format="utc"&gt;1553108016&lt;/last-updated-date&gt;&lt;accession-num&gt;21126665&lt;/accession-num&gt;&lt;electronic-resource-num&gt;10.1016/j.jopan.2010.10.006&lt;/electronic-resource-num&gt;&lt;volume&gt;25&lt;/volume&gt;&lt;/record&gt;&lt;/Cite&gt;&lt;/EndNote&gt;</w:instrText>
      </w:r>
      <w:r>
        <w:rPr>
          <w:rFonts w:cs="Arial"/>
          <w:shd w:val="clear" w:color="auto" w:fill="FFFFFF"/>
        </w:rPr>
        <w:fldChar w:fldCharType="separate"/>
      </w:r>
      <w:r w:rsidR="00A86014">
        <w:rPr>
          <w:rFonts w:cs="Arial"/>
          <w:noProof/>
          <w:shd w:val="clear" w:color="auto" w:fill="FFFFFF"/>
        </w:rPr>
        <w:t>[18]</w:t>
      </w:r>
      <w:r>
        <w:rPr>
          <w:rFonts w:cs="Arial"/>
          <w:shd w:val="clear" w:color="auto" w:fill="FFFFFF"/>
        </w:rPr>
        <w:fldChar w:fldCharType="end"/>
      </w:r>
      <w:r>
        <w:rPr>
          <w:rFonts w:cs="Arial"/>
          <w:shd w:val="clear" w:color="auto" w:fill="FFFFFF"/>
        </w:rPr>
        <w:t xml:space="preserve">.  Hypothermia may directly or indirectly inhibit neutrophil function that will lead to subcutaneous vasoconstriction followed by tissue hypoxia, and poor wound healing </w:t>
      </w:r>
      <w:r>
        <w:rPr>
          <w:rFonts w:cs="Arial"/>
          <w:shd w:val="clear" w:color="auto" w:fill="FFFFFF"/>
        </w:rPr>
        <w:fldChar w:fldCharType="begin"/>
      </w:r>
      <w:r w:rsidR="00A86014">
        <w:rPr>
          <w:rFonts w:cs="Arial"/>
          <w:shd w:val="clear" w:color="auto" w:fill="FFFFFF"/>
        </w:rPr>
        <w:instrText xml:space="preserve"> ADDIN EN.CITE &lt;EndNote&gt;&lt;Cite&gt;&lt;Author&gt;Anderson&lt;/Author&gt;&lt;Year&gt;2014&lt;/Year&gt;&lt;IDText&gt;Strategies to prevent surgical site infections in acute care hospitals: 2014 update&lt;/IDText&gt;&lt;DisplayText&gt;[15]&lt;/DisplayText&gt;&lt;record&gt;&lt;dates&gt;&lt;pub-dates&gt;&lt;date&gt;Sep&lt;/date&gt;&lt;/pub-dates&gt;&lt;year&gt;2014&lt;/year&gt;&lt;/dates&gt;&lt;urls&gt;&lt;related-urls&gt;&lt;url&gt;https://www.ncbi.nlm.nih.gov/pubmed/25376070&lt;/url&gt;&lt;/related-urls&gt;&lt;/urls&gt;&lt;isbn&gt;1559-6834&lt;/isbn&gt;&lt;titles&gt;&lt;title&gt;Strategies to prevent surgical site infections in acute care hospitals: 2014 update&lt;/title&gt;&lt;secondary-title&gt;Infect Control Hosp Epidemiol&lt;/secondary-title&gt;&lt;/titles&gt;&lt;pages&gt;S66-88&lt;/pages&gt;&lt;contributors&gt;&lt;authors&gt;&lt;author&gt;Anderson, D. J.&lt;/author&gt;&lt;author&gt;Podgorny, K.&lt;/author&gt;&lt;author&gt;Berríos-Torres, S. I.&lt;/author&gt;&lt;author&gt;Bratzler, D. W.&lt;/author&gt;&lt;author&gt;Dellinger, E. P.&lt;/author&gt;&lt;author&gt;Greene, L.&lt;/author&gt;&lt;author&gt;Nyquist, A. C.&lt;/author&gt;&lt;author&gt;Saiman, L.&lt;/author&gt;&lt;author&gt;Yokoe, D. S.&lt;/author&gt;&lt;author&gt;Maragakis, L. L.&lt;/author&gt;&lt;author&gt;Kaye, K. S.&lt;/author&gt;&lt;/authors&gt;&lt;/contributors&gt;&lt;language&gt;eng&lt;/language&gt;&lt;added-date format="utc"&gt;1551490830&lt;/added-date&gt;&lt;ref-type name="Journal Article"&gt;17&lt;/ref-type&gt;&lt;rec-number&gt;47&lt;/rec-number&gt;&lt;last-updated-date format="utc"&gt;1551490830&lt;/last-updated-date&gt;&lt;accession-num&gt;25376070&lt;/accession-num&gt;&lt;volume&gt;35 Suppl 2&lt;/volume&gt;&lt;/record&gt;&lt;/Cite&gt;&lt;/EndNote&gt;</w:instrText>
      </w:r>
      <w:r>
        <w:rPr>
          <w:rFonts w:cs="Arial"/>
          <w:shd w:val="clear" w:color="auto" w:fill="FFFFFF"/>
        </w:rPr>
        <w:fldChar w:fldCharType="separate"/>
      </w:r>
      <w:r w:rsidR="00A86014">
        <w:rPr>
          <w:rFonts w:cs="Arial"/>
          <w:noProof/>
          <w:shd w:val="clear" w:color="auto" w:fill="FFFFFF"/>
        </w:rPr>
        <w:t>[15]</w:t>
      </w:r>
      <w:r>
        <w:rPr>
          <w:rFonts w:cs="Arial"/>
          <w:shd w:val="clear" w:color="auto" w:fill="FFFFFF"/>
        </w:rPr>
        <w:fldChar w:fldCharType="end"/>
      </w:r>
      <w:r>
        <w:rPr>
          <w:rFonts w:cs="Arial"/>
          <w:shd w:val="clear" w:color="auto" w:fill="FFFFFF"/>
        </w:rPr>
        <w:t xml:space="preserve">. Furthermore, hypothermia can increase the loss of blood during surgery that may result in wound hematomas, a blood clot in the wound, or blood transfusion. Wound hematomas and blood transfusions can increase the risk of a patient getting a SSI.  In regards to antimicrobial stewardship, perioperative personnel may inadvertently transfer microbial contaminants to patients by touching door handles, computer keyboards, light fixtures and other surgical room equipment. Therefore, hand hygiene of all personnel interacting with the patient is of high importance. A prevention strategy for perioperative personnel is the proper </w:t>
      </w:r>
      <w:r>
        <w:rPr>
          <w:rFonts w:cs="Arial"/>
          <w:shd w:val="clear" w:color="auto" w:fill="FFFFFF"/>
        </w:rPr>
        <w:lastRenderedPageBreak/>
        <w:t xml:space="preserve">donning of surgical gowns, masks, and latex-free gloves especially when contact with the patient’s skin is expected.  To further ensure best practices to improve patient safety are followed, a surgical safety checklist can be used. Specifically, the World Health Organization has a 19-item surgical safety checklist that involves perioperative personnel ranging from the anesthetist to the surgeon. </w:t>
      </w:r>
      <w:r w:rsidRPr="007850CB">
        <w:rPr>
          <w:rFonts w:cs="Arial"/>
          <w:shd w:val="clear" w:color="auto" w:fill="FFFFFF"/>
        </w:rPr>
        <w:t>The WHO Surgical Safety Check</w:t>
      </w:r>
      <w:r w:rsidR="000D5624">
        <w:rPr>
          <w:rFonts w:cs="Arial"/>
          <w:shd w:val="clear" w:color="auto" w:fill="FFFFFF"/>
        </w:rPr>
        <w:t>list can be found in Appendix A</w:t>
      </w:r>
      <w:r w:rsidRPr="007850CB">
        <w:rPr>
          <w:rFonts w:cs="Arial"/>
          <w:shd w:val="clear" w:color="auto" w:fill="FFFFFF"/>
        </w:rPr>
        <w:t>.</w:t>
      </w:r>
      <w:r>
        <w:rPr>
          <w:rFonts w:cs="Arial"/>
          <w:shd w:val="clear" w:color="auto" w:fill="FFFFFF"/>
        </w:rPr>
        <w:t xml:space="preserve">  The WHO created the checklist with the intent of aiming to decrease errors, adverse events and increase teamwork and communication in surgery. Given that hospitals may have varying procedural guidelines to follow, the WHO does encourage modifications and additions to its checklist to fit local practice.</w:t>
      </w:r>
    </w:p>
    <w:p w14:paraId="37F1CF6F" w14:textId="77777777" w:rsidR="005B2CA3" w:rsidRDefault="005B2CA3" w:rsidP="005B2CA3">
      <w:pPr>
        <w:rPr>
          <w:rFonts w:cs="Arial"/>
          <w:shd w:val="clear" w:color="auto" w:fill="FFFFFF"/>
        </w:rPr>
      </w:pPr>
      <w:r>
        <w:rPr>
          <w:rFonts w:cs="Arial"/>
          <w:shd w:val="clear" w:color="auto" w:fill="FFFFFF"/>
        </w:rPr>
        <w:t>The risk of infection continues even after the patient leaves the hospital. Postoperative prevention strategies rely heavily on the education of the patient and relatives regarding proper incision care and recognition of signs of SSI. They should be made aware of the importance of reporting symptoms to their surgeon or primary care provider. This strategy can be implemented through easy-to-read take-home materials.</w:t>
      </w:r>
    </w:p>
    <w:p w14:paraId="52AFB216" w14:textId="77777777" w:rsidR="005B2CA3" w:rsidRDefault="005B2CA3" w:rsidP="005B2CA3"/>
    <w:p w14:paraId="07E23F7D" w14:textId="691CB656" w:rsidR="005B2CA3" w:rsidRDefault="005B2CA3" w:rsidP="005B2CA3"/>
    <w:p w14:paraId="0D8BFADB" w14:textId="19D581EA" w:rsidR="002E390E" w:rsidRDefault="002E390E" w:rsidP="005B2CA3"/>
    <w:p w14:paraId="2EE5A5E8" w14:textId="34A9877A" w:rsidR="002E390E" w:rsidRDefault="002E390E" w:rsidP="005B2CA3"/>
    <w:p w14:paraId="545683F9" w14:textId="77777777" w:rsidR="003960CF" w:rsidRPr="003960CF" w:rsidRDefault="003960CF" w:rsidP="00A93181">
      <w:pPr>
        <w:ind w:firstLine="0"/>
      </w:pPr>
    </w:p>
    <w:p w14:paraId="02F560D8" w14:textId="603D4A53" w:rsidR="008D2C2B" w:rsidRDefault="00AE3869" w:rsidP="00AE3869">
      <w:pPr>
        <w:pStyle w:val="Heading1"/>
      </w:pPr>
      <w:bookmarkStart w:id="16" w:name="_Toc417603791"/>
      <w:r>
        <w:lastRenderedPageBreak/>
        <w:t>Surveillance</w:t>
      </w:r>
      <w:bookmarkEnd w:id="16"/>
    </w:p>
    <w:p w14:paraId="3177E5A3" w14:textId="5894FE34" w:rsidR="002E274F" w:rsidRDefault="002E274F" w:rsidP="002E274F">
      <w:r w:rsidRPr="00F65D6A">
        <w:t>Surveillance is a tool to ensure that hospital systems are working properly and that interventions taken to reduce the risk of HAIs are working.</w:t>
      </w:r>
      <w:r>
        <w:t xml:space="preserve"> The most accurate method of surveillance for SSI is the daily observation of the surgical site by the</w:t>
      </w:r>
      <w:r w:rsidR="00C36243">
        <w:t xml:space="preserve"> physician, registered nurse or </w:t>
      </w:r>
      <w:r>
        <w:t xml:space="preserve">infection control practitioner starting 24 to 48 hours after surgery until discharge. The coordination of postdischarge SSI surveillance between the hospital’s infection control department, the surgical unit and the patient’s care team is vital to the accurate collection of statistical data.  The statistics will include the incidence of surgical site infections by types of patients, surgeries and surgeon performing the surgery.  </w:t>
      </w:r>
      <w:r w:rsidRPr="00366FCB">
        <w:t>Considering that more than half of all surgeries are performed in outpatient settings and more than 65% of all inpatient surgery SSIs are identified after the patient leaves the facility, it is very easy to significantly underestimate SSI rates and miss serious infection issues</w:t>
      </w:r>
      <w:r>
        <w:t xml:space="preserve"> </w:t>
      </w:r>
      <w:r>
        <w:fldChar w:fldCharType="begin"/>
      </w:r>
      <w:r w:rsidR="00A86014">
        <w:instrText xml:space="preserve"> ADDIN EN.CITE &lt;EndNote&gt;&lt;Cite&gt;&lt;Author&gt;Dancer&lt;/Author&gt;&lt;Year&gt;2012&lt;/Year&gt;&lt;IDText&gt;Surgical site infections linked to contaminated surgical instruments&lt;/IDText&gt;&lt;DisplayText&gt;[19]&lt;/DisplayText&gt;&lt;record&gt;&lt;dates&gt;&lt;pub-dates&gt;&lt;date&gt;Aug&lt;/date&gt;&lt;/pub-dates&gt;&lt;year&gt;2012&lt;/year&gt;&lt;/dates&gt;&lt;keywords&gt;&lt;keyword&gt;Adult&lt;/keyword&gt;&lt;keyword&gt;Aged&lt;/keyword&gt;&lt;keyword&gt;Aged, 80 and over&lt;/keyword&gt;&lt;keyword&gt;Bacillus&lt;/keyword&gt;&lt;keyword&gt;Female&lt;/keyword&gt;&lt;keyword&gt;Humans&lt;/keyword&gt;&lt;keyword&gt;Male&lt;/keyword&gt;&lt;keyword&gt;Middle Aged&lt;/keyword&gt;&lt;keyword&gt;Ophthalmologic Surgical Procedures&lt;/keyword&gt;&lt;keyword&gt;Orthopedic Procedures&lt;/keyword&gt;&lt;keyword&gt;Staphylococcus&lt;/keyword&gt;&lt;keyword&gt;Surgical Instruments&lt;/keyword&gt;&lt;keyword&gt;Surgical Wound Infection&lt;/keyword&gt;&lt;/keywords&gt;&lt;urls&gt;&lt;related-urls&gt;&lt;url&gt;https://www.ncbi.nlm.nih.gov/pubmed/22704634&lt;/url&gt;&lt;/related-urls&gt;&lt;/urls&gt;&lt;isbn&gt;1532-2939&lt;/isbn&gt;&lt;titles&gt;&lt;title&gt;Surgical site infections linked to contaminated surgical instruments&lt;/title&gt;&lt;secondary-title&gt;J Hosp Infect&lt;/secondary-title&gt;&lt;/titles&gt;&lt;pages&gt;231-8&lt;/pages&gt;&lt;number&gt;4&lt;/number&gt;&lt;contributors&gt;&lt;authors&gt;&lt;author&gt;Dancer, S. J.&lt;/author&gt;&lt;author&gt;Stewart, M.&lt;/author&gt;&lt;author&gt;Coulombe, C.&lt;/author&gt;&lt;author&gt;Gregori, A.&lt;/author&gt;&lt;author&gt;Virdi, M.&lt;/author&gt;&lt;/authors&gt;&lt;/contributors&gt;&lt;edition&gt;2012/06/15&lt;/edition&gt;&lt;language&gt;eng&lt;/language&gt;&lt;added-date format="utc"&gt;1552031315&lt;/added-date&gt;&lt;ref-type name="Journal Article"&gt;17&lt;/ref-type&gt;&lt;rec-number&gt;61&lt;/rec-number&gt;&lt;last-updated-date format="utc"&gt;1552031315&lt;/last-updated-date&gt;&lt;accession-num&gt;22704634&lt;/accession-num&gt;&lt;electronic-resource-num&gt;10.1016/j.jhin.2012.04.023&lt;/electronic-resource-num&gt;&lt;volume&gt;81&lt;/volume&gt;&lt;/record&gt;&lt;/Cite&gt;&lt;/EndNote&gt;</w:instrText>
      </w:r>
      <w:r>
        <w:fldChar w:fldCharType="separate"/>
      </w:r>
      <w:r w:rsidR="00A86014">
        <w:rPr>
          <w:noProof/>
        </w:rPr>
        <w:t>[19]</w:t>
      </w:r>
      <w:r>
        <w:fldChar w:fldCharType="end"/>
      </w:r>
      <w:r w:rsidRPr="00366FCB">
        <w:t>.</w:t>
      </w:r>
    </w:p>
    <w:p w14:paraId="5FB1762E" w14:textId="77777777" w:rsidR="002E274F" w:rsidRDefault="002E274F" w:rsidP="002E274F">
      <w:r>
        <w:t xml:space="preserve">Methods of surveillance to prevent surgical site infection prior to surgery are direct observation audits of operating room personnel and environmental cleaning practices. The direct observation audits of the operating room personnel will assess adherence to hand hygiene, patient skin preparation, surgical attire, operative techniques and level of operating room traffic. Also, this surveillance will identify lapses in infection control due to not closely following operating room protocols. Additionally, the performance of direct observation audits of environmental cleaning practices will involve the review of instrument sterilization logs and maintenance logs of the operating room ventilation systems, which will show results of temperature, humidity and air pressure testing.  </w:t>
      </w:r>
    </w:p>
    <w:p w14:paraId="360FA5FE" w14:textId="153D5639" w:rsidR="002E274F" w:rsidRDefault="002E274F" w:rsidP="002E274F">
      <w:r>
        <w:lastRenderedPageBreak/>
        <w:t xml:space="preserve">Most importantly, the outcome data and data analysis from these surveillance methods should be shared with all stakeholders so that there is agreement on the data validity and universal involvement in ongoing and episodic improvement activities. </w:t>
      </w:r>
      <w:r w:rsidRPr="00F65D6A">
        <w:t>Since more than 90,000 readmissions annually are a result of surgical site infections, SSIs have been used as a pay-for-performance metric and ultimately a focus of quality improvement efforts</w:t>
      </w:r>
      <w:r w:rsidR="002F2787">
        <w:t xml:space="preserve"> </w:t>
      </w:r>
      <w:r>
        <w:fldChar w:fldCharType="begin"/>
      </w:r>
      <w:r w:rsidR="00A86014">
        <w:instrText xml:space="preserve"> ADDIN EN.CITE &lt;EndNote&gt;&lt;Cite&gt;&lt;Author&gt;Medina-Polo&lt;/Author&gt;&lt;Year&gt;2019&lt;/Year&gt;&lt;IDText&gt;Prevention of healthcare-associated infections (HAIs) in a surgical urology ward: observational study-analysis of the problem and strategies for implementation&lt;/IDText&gt;&lt;DisplayText&gt;[20]&lt;/DisplayText&gt;&lt;record&gt;&lt;dates&gt;&lt;pub-dates&gt;&lt;date&gt;Jan&lt;/date&gt;&lt;/pub-dates&gt;&lt;year&gt;2019&lt;/year&gt;&lt;/dates&gt;&lt;keywords&gt;&lt;keyword&gt;Antibiotic resistance&lt;/keyword&gt;&lt;keyword&gt;Healthcare-associated infection (HAI)&lt;/keyword&gt;&lt;keyword&gt;Surgical site infection (SSI)&lt;/keyword&gt;&lt;keyword&gt;Urinary tract infection (UTI)&lt;/keyword&gt;&lt;keyword&gt;Urology Department&lt;/keyword&gt;&lt;/keywords&gt;&lt;urls&gt;&lt;related-urls&gt;&lt;url&gt;https://www.ncbi.nlm.nih.gov/pubmed/30701336&lt;/url&gt;&lt;/related-urls&gt;&lt;/urls&gt;&lt;isbn&gt;1433-8726&lt;/isbn&gt;&lt;titles&gt;&lt;title&gt;Prevention of healthcare-associated infections (HAIs) in a surgical urology ward: observational study-analysis of the problem and strategies for implementation&lt;/title&gt;&lt;secondary-title&gt;World J Urol&lt;/secondary-title&gt;&lt;/titles&gt;&lt;contributors&gt;&lt;authors&gt;&lt;author&gt;Medina-Polo, J.&lt;/author&gt;&lt;author&gt;Gil-Moradillo, J.&lt;/author&gt;&lt;author&gt;Justo-Quintas, J.&lt;/author&gt;&lt;author&gt;González-Padilla, D. A.&lt;/author&gt;&lt;author&gt;García-Rojo, E.&lt;/author&gt;&lt;author&gt;González-Díaz, A.&lt;/author&gt;&lt;author&gt;Abad-López, P.&lt;/author&gt;&lt;author&gt;Hernández-Arroyo, M.&lt;/author&gt;&lt;author&gt;Santos-Pérez de la Blanca, R.&lt;/author&gt;&lt;author&gt;Peña-Vallejo, H.&lt;/author&gt;&lt;author&gt;Téigell-Tobar, J.&lt;/author&gt;&lt;author&gt;López-Medrano, F.&lt;/author&gt;&lt;author&gt;Tejido-Sánchez, Á&lt;/author&gt;&lt;/authors&gt;&lt;/contributors&gt;&lt;edition&gt;2019/01/30&lt;/edition&gt;&lt;language&gt;eng&lt;/language&gt;&lt;added-date format="utc"&gt;1550456330&lt;/added-date&gt;&lt;ref-type name="Journal Article"&gt;17&lt;/ref-type&gt;&lt;rec-number&gt;6&lt;/rec-number&gt;&lt;last-updated-date format="utc"&gt;1550456330&lt;/last-updated-date&gt;&lt;accession-num&gt;30701336&lt;/accession-num&gt;&lt;electronic-resource-num&gt;10.1007/s00345-019-02648-3&lt;/electronic-resource-num&gt;&lt;/record&gt;&lt;/Cite&gt;&lt;/EndNote&gt;</w:instrText>
      </w:r>
      <w:r>
        <w:fldChar w:fldCharType="separate"/>
      </w:r>
      <w:r w:rsidR="00A86014">
        <w:rPr>
          <w:noProof/>
        </w:rPr>
        <w:t>[20]</w:t>
      </w:r>
      <w:r>
        <w:fldChar w:fldCharType="end"/>
      </w:r>
      <w:r w:rsidRPr="00F65D6A">
        <w:t xml:space="preserve">. </w:t>
      </w:r>
      <w:r>
        <w:t xml:space="preserve"> Accurate measurements in patient safety can be a challenge to collect, but the development of standard metrics that allow for tracking and comparison of infection rates over time has made it simpler.  The CDC’s NHSN is the largest HAI reporting system in the United States. The CDC’s National Healthcare Safety Network has developed standards for reporting surgical site infection measurements, which include a surgical site infection report form, criteria required for reporting a surgical site infection and recommended surveillance periods for specific op</w:t>
      </w:r>
      <w:r w:rsidR="00F02984">
        <w:t>erative procedures (Appendix B-C</w:t>
      </w:r>
      <w:r>
        <w:t xml:space="preserve">).  Through the NHSN, facilities, states and regions are provided with data that will measure the progress of prevention efforts and identify areas of improvement.  </w:t>
      </w:r>
    </w:p>
    <w:p w14:paraId="115FCE9A" w14:textId="77777777" w:rsidR="002E274F" w:rsidRDefault="002E274F" w:rsidP="002E274F">
      <w:r>
        <w:t>In conclusion, the on-going research to understand the biology behind surgical site infections and strict adherence to the application of proven methods to decrease the rate of SSIs is instrumental to further reduce the health and financial consequences related to SSIs.</w:t>
      </w:r>
    </w:p>
    <w:p w14:paraId="69B074A6" w14:textId="77777777" w:rsidR="002E274F" w:rsidRPr="002E274F" w:rsidRDefault="002E274F" w:rsidP="002E274F"/>
    <w:p w14:paraId="0E0E9380" w14:textId="77777777" w:rsidR="00AE3869" w:rsidRPr="00AE3869" w:rsidRDefault="00AE3869" w:rsidP="00AE3869"/>
    <w:p w14:paraId="5BF16059" w14:textId="119EA1AF" w:rsidR="00A24063" w:rsidRDefault="00FE0FDF" w:rsidP="00FE0FDF">
      <w:pPr>
        <w:pStyle w:val="Appendix"/>
      </w:pPr>
      <w:bookmarkStart w:id="17" w:name="_Toc417603792"/>
      <w:r>
        <w:lastRenderedPageBreak/>
        <w:t>: World Health Organization Surgical Safety Checklist</w:t>
      </w:r>
      <w:bookmarkEnd w:id="17"/>
    </w:p>
    <w:p w14:paraId="73E876EE" w14:textId="5A46630C" w:rsidR="004D2494" w:rsidRDefault="004D2494" w:rsidP="002E390E">
      <w:pPr>
        <w:ind w:hanging="180"/>
        <w:jc w:val="center"/>
      </w:pPr>
      <w:bookmarkStart w:id="18" w:name="_Toc106513536"/>
      <w:bookmarkStart w:id="19" w:name="_Toc106717794"/>
      <w:r>
        <w:rPr>
          <w:noProof/>
        </w:rPr>
        <w:drawing>
          <wp:inline distT="0" distB="0" distL="0" distR="0" wp14:anchorId="328F0091" wp14:editId="095A9BB0">
            <wp:extent cx="6501130" cy="4584021"/>
            <wp:effectExtent l="0" t="0" r="127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02224" cy="4584793"/>
                    </a:xfrm>
                    <a:prstGeom prst="rect">
                      <a:avLst/>
                    </a:prstGeom>
                    <a:noFill/>
                    <a:ln>
                      <a:noFill/>
                    </a:ln>
                  </pic:spPr>
                </pic:pic>
              </a:graphicData>
            </a:graphic>
          </wp:inline>
        </w:drawing>
      </w:r>
    </w:p>
    <w:p w14:paraId="25D31845" w14:textId="77777777" w:rsidR="004D490A" w:rsidRDefault="004D490A" w:rsidP="004D2494">
      <w:pPr>
        <w:ind w:firstLine="0"/>
        <w:jc w:val="center"/>
      </w:pPr>
    </w:p>
    <w:p w14:paraId="40387EA6" w14:textId="38B4589F" w:rsidR="002E274F" w:rsidRDefault="007A295F" w:rsidP="00E80822">
      <w:pPr>
        <w:pStyle w:val="Appendix"/>
        <w:spacing w:before="240" w:after="480"/>
        <w:ind w:firstLine="180"/>
      </w:pPr>
      <w:bookmarkStart w:id="20" w:name="_Toc417603793"/>
      <w:r>
        <w:lastRenderedPageBreak/>
        <w:t xml:space="preserve">: </w:t>
      </w:r>
      <w:r w:rsidR="007E7655">
        <w:t>NHSN Surgical Site Infection Criteria</w:t>
      </w:r>
      <w:bookmarkEnd w:id="20"/>
    </w:p>
    <w:p w14:paraId="42AA1D0D" w14:textId="063ADBDB" w:rsidR="002E274F" w:rsidRDefault="002E274F" w:rsidP="007E7655">
      <w:pPr>
        <w:ind w:firstLine="0"/>
      </w:pPr>
    </w:p>
    <w:p w14:paraId="6612F0F8" w14:textId="1B11025B" w:rsidR="002E274F" w:rsidRPr="002E274F" w:rsidRDefault="002E274F" w:rsidP="00F93775">
      <w:pPr>
        <w:ind w:firstLine="90"/>
      </w:pPr>
    </w:p>
    <w:p w14:paraId="7139374A" w14:textId="200BB4A5" w:rsidR="00E80822" w:rsidRPr="00E80822" w:rsidRDefault="00E80822" w:rsidP="00E80822">
      <w:r>
        <w:rPr>
          <w:noProof/>
        </w:rPr>
        <w:drawing>
          <wp:inline distT="0" distB="0" distL="0" distR="0" wp14:anchorId="7C1DED70" wp14:editId="57FB5A80">
            <wp:extent cx="5010912" cy="5998464"/>
            <wp:effectExtent l="0" t="0" r="0" b="2540"/>
            <wp:docPr id="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0912" cy="5998464"/>
                    </a:xfrm>
                    <a:prstGeom prst="rect">
                      <a:avLst/>
                    </a:prstGeom>
                    <a:noFill/>
                    <a:ln>
                      <a:noFill/>
                    </a:ln>
                  </pic:spPr>
                </pic:pic>
              </a:graphicData>
            </a:graphic>
          </wp:inline>
        </w:drawing>
      </w:r>
    </w:p>
    <w:p w14:paraId="5097647F" w14:textId="5AF737B3" w:rsidR="00EF7348" w:rsidRDefault="00EF7348" w:rsidP="00F93775">
      <w:pPr>
        <w:ind w:firstLine="90"/>
      </w:pPr>
      <w:r>
        <w:rPr>
          <w:noProof/>
        </w:rPr>
        <w:lastRenderedPageBreak/>
        <w:drawing>
          <wp:inline distT="0" distB="0" distL="0" distR="0" wp14:anchorId="5920A684" wp14:editId="4AF8884C">
            <wp:extent cx="5943600" cy="7700010"/>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700010"/>
                    </a:xfrm>
                    <a:prstGeom prst="rect">
                      <a:avLst/>
                    </a:prstGeom>
                    <a:noFill/>
                    <a:ln>
                      <a:noFill/>
                    </a:ln>
                  </pic:spPr>
                </pic:pic>
              </a:graphicData>
            </a:graphic>
          </wp:inline>
        </w:drawing>
      </w:r>
    </w:p>
    <w:p w14:paraId="6B5FE1B4" w14:textId="5BB5FB98" w:rsidR="00510696" w:rsidRDefault="00510696" w:rsidP="00F93775">
      <w:pPr>
        <w:ind w:firstLine="0"/>
      </w:pPr>
      <w:r>
        <w:rPr>
          <w:noProof/>
        </w:rPr>
        <w:lastRenderedPageBreak/>
        <w:drawing>
          <wp:inline distT="0" distB="0" distL="0" distR="0" wp14:anchorId="6F81E08A" wp14:editId="642B1CE7">
            <wp:extent cx="5943600" cy="7662545"/>
            <wp:effectExtent l="0" t="0" r="0" b="8255"/>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7662545"/>
                    </a:xfrm>
                    <a:prstGeom prst="rect">
                      <a:avLst/>
                    </a:prstGeom>
                    <a:noFill/>
                    <a:ln>
                      <a:noFill/>
                    </a:ln>
                  </pic:spPr>
                </pic:pic>
              </a:graphicData>
            </a:graphic>
          </wp:inline>
        </w:drawing>
      </w:r>
    </w:p>
    <w:p w14:paraId="0E23E04B" w14:textId="52A22797" w:rsidR="00913C8D" w:rsidRDefault="00913C8D" w:rsidP="00F93775">
      <w:pPr>
        <w:ind w:hanging="90"/>
      </w:pPr>
      <w:r>
        <w:rPr>
          <w:noProof/>
        </w:rPr>
        <w:lastRenderedPageBreak/>
        <w:drawing>
          <wp:inline distT="0" distB="0" distL="0" distR="0" wp14:anchorId="31D5B189" wp14:editId="1BF2FF31">
            <wp:extent cx="5943600" cy="7812405"/>
            <wp:effectExtent l="0" t="0" r="0" b="1079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812405"/>
                    </a:xfrm>
                    <a:prstGeom prst="rect">
                      <a:avLst/>
                    </a:prstGeom>
                    <a:noFill/>
                    <a:ln>
                      <a:noFill/>
                    </a:ln>
                  </pic:spPr>
                </pic:pic>
              </a:graphicData>
            </a:graphic>
          </wp:inline>
        </w:drawing>
      </w:r>
    </w:p>
    <w:p w14:paraId="6DBC05C1" w14:textId="5DB227AB" w:rsidR="002F2830" w:rsidRDefault="002F2830" w:rsidP="00F93775">
      <w:pPr>
        <w:pStyle w:val="Appendix"/>
        <w:spacing w:before="0" w:after="0"/>
      </w:pPr>
      <w:bookmarkStart w:id="21" w:name="_Toc417603794"/>
      <w:r>
        <w:lastRenderedPageBreak/>
        <w:t>: NHSN Recommended Surveillance Periods</w:t>
      </w:r>
      <w:bookmarkEnd w:id="21"/>
      <w:r>
        <w:t xml:space="preserve"> </w:t>
      </w:r>
    </w:p>
    <w:p w14:paraId="16A8A21E" w14:textId="77777777" w:rsidR="00F93775" w:rsidRPr="00F93775" w:rsidRDefault="00F93775" w:rsidP="00F93775"/>
    <w:p w14:paraId="6E21144F" w14:textId="6F9C602F" w:rsidR="00F93775" w:rsidRPr="00F93775" w:rsidRDefault="00F93775" w:rsidP="00F93775">
      <w:r>
        <w:rPr>
          <w:noProof/>
        </w:rPr>
        <w:drawing>
          <wp:inline distT="0" distB="0" distL="0" distR="0" wp14:anchorId="5D22F038" wp14:editId="20668C02">
            <wp:extent cx="5285232" cy="6848856"/>
            <wp:effectExtent l="0" t="0" r="0" b="9525"/>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5232" cy="6848856"/>
                    </a:xfrm>
                    <a:prstGeom prst="rect">
                      <a:avLst/>
                    </a:prstGeom>
                    <a:noFill/>
                    <a:ln>
                      <a:noFill/>
                    </a:ln>
                  </pic:spPr>
                </pic:pic>
              </a:graphicData>
            </a:graphic>
          </wp:inline>
        </w:drawing>
      </w:r>
    </w:p>
    <w:p w14:paraId="0CFBD65F" w14:textId="72F23CF9" w:rsidR="002F2830" w:rsidRPr="002F2830" w:rsidRDefault="002F2830" w:rsidP="00F93775"/>
    <w:p w14:paraId="7F300762" w14:textId="77777777" w:rsidR="00AD577E" w:rsidRPr="00E80822" w:rsidRDefault="00AD577E" w:rsidP="00E80822">
      <w:pPr>
        <w:pStyle w:val="Heading"/>
      </w:pPr>
      <w:bookmarkStart w:id="22" w:name="_Toc417603795"/>
      <w:bookmarkEnd w:id="18"/>
      <w:bookmarkEnd w:id="19"/>
      <w:r w:rsidRPr="00E80822">
        <w:lastRenderedPageBreak/>
        <w:t>Bibliography</w:t>
      </w:r>
      <w:bookmarkEnd w:id="22"/>
    </w:p>
    <w:p w14:paraId="70F16B0C" w14:textId="77777777" w:rsidR="00A86014" w:rsidRPr="001B0642" w:rsidRDefault="00E0749E" w:rsidP="00A86014">
      <w:pPr>
        <w:pStyle w:val="EndNoteBibliography"/>
        <w:ind w:left="720" w:hanging="720"/>
        <w:rPr>
          <w:rFonts w:ascii="Times New Roman" w:hAnsi="Times New Roman" w:cs="Times New Roman"/>
          <w:noProof/>
        </w:rPr>
      </w:pPr>
      <w:r w:rsidRPr="00E80822">
        <w:rPr>
          <w:rFonts w:ascii="Times New Roman" w:hAnsi="Times New Roman" w:cs="Times New Roman"/>
        </w:rPr>
        <w:fldChar w:fldCharType="begin"/>
      </w:r>
      <w:r w:rsidRPr="00E80822">
        <w:rPr>
          <w:rFonts w:ascii="Times New Roman" w:hAnsi="Times New Roman" w:cs="Times New Roman"/>
        </w:rPr>
        <w:instrText xml:space="preserve"> ADDIN EN.REFLIST </w:instrText>
      </w:r>
      <w:r w:rsidRPr="00E80822">
        <w:rPr>
          <w:rFonts w:ascii="Times New Roman" w:hAnsi="Times New Roman" w:cs="Times New Roman"/>
        </w:rPr>
        <w:fldChar w:fldCharType="separate"/>
      </w:r>
      <w:r w:rsidR="00A86014" w:rsidRPr="00A86014">
        <w:rPr>
          <w:noProof/>
        </w:rPr>
        <w:t>1.</w:t>
      </w:r>
      <w:r w:rsidR="00A86014" w:rsidRPr="00A86014">
        <w:rPr>
          <w:noProof/>
        </w:rPr>
        <w:tab/>
      </w:r>
      <w:r w:rsidR="00A86014" w:rsidRPr="001B0642">
        <w:rPr>
          <w:rFonts w:ascii="Times New Roman" w:hAnsi="Times New Roman" w:cs="Times New Roman"/>
          <w:noProof/>
        </w:rPr>
        <w:t xml:space="preserve">Solomkin, J.S., et al., </w:t>
      </w:r>
      <w:r w:rsidR="00A86014" w:rsidRPr="001B0642">
        <w:rPr>
          <w:rFonts w:ascii="Times New Roman" w:hAnsi="Times New Roman" w:cs="Times New Roman"/>
          <w:i/>
          <w:noProof/>
        </w:rPr>
        <w:t>Introduction to the Centers for Disease Control and Prevention and the Healthcare Infection Control Practices Advisory Committee Guideline for the Prevention of Surgical Site Infections.</w:t>
      </w:r>
      <w:r w:rsidR="00A86014" w:rsidRPr="001B0642">
        <w:rPr>
          <w:rFonts w:ascii="Times New Roman" w:hAnsi="Times New Roman" w:cs="Times New Roman"/>
          <w:noProof/>
        </w:rPr>
        <w:t xml:space="preserve"> Surg Infect (Larchmt), 2017. </w:t>
      </w:r>
      <w:r w:rsidR="00A86014" w:rsidRPr="001B0642">
        <w:rPr>
          <w:rFonts w:ascii="Times New Roman" w:hAnsi="Times New Roman" w:cs="Times New Roman"/>
          <w:b/>
          <w:noProof/>
        </w:rPr>
        <w:t>18</w:t>
      </w:r>
      <w:r w:rsidR="00A86014" w:rsidRPr="001B0642">
        <w:rPr>
          <w:rFonts w:ascii="Times New Roman" w:hAnsi="Times New Roman" w:cs="Times New Roman"/>
          <w:noProof/>
        </w:rPr>
        <w:t>(4): p. 385-393.</w:t>
      </w:r>
    </w:p>
    <w:p w14:paraId="5BA4FB1E"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2.</w:t>
      </w:r>
      <w:r w:rsidRPr="001B0642">
        <w:rPr>
          <w:rFonts w:ascii="Times New Roman" w:hAnsi="Times New Roman" w:cs="Times New Roman"/>
          <w:noProof/>
        </w:rPr>
        <w:tab/>
        <w:t xml:space="preserve">Ban, K.A., et al., </w:t>
      </w:r>
      <w:r w:rsidRPr="001B0642">
        <w:rPr>
          <w:rFonts w:ascii="Times New Roman" w:hAnsi="Times New Roman" w:cs="Times New Roman"/>
          <w:i/>
          <w:noProof/>
        </w:rPr>
        <w:t>Executive Summary of the American College of Surgeons/Surgical Infection Society Surgical Site Infection Guidelines-2016 Update.</w:t>
      </w:r>
      <w:r w:rsidRPr="001B0642">
        <w:rPr>
          <w:rFonts w:ascii="Times New Roman" w:hAnsi="Times New Roman" w:cs="Times New Roman"/>
          <w:noProof/>
        </w:rPr>
        <w:t xml:space="preserve"> Surg Infect (Larchmt), 2017. </w:t>
      </w:r>
      <w:r w:rsidRPr="001B0642">
        <w:rPr>
          <w:rFonts w:ascii="Times New Roman" w:hAnsi="Times New Roman" w:cs="Times New Roman"/>
          <w:b/>
          <w:noProof/>
        </w:rPr>
        <w:t>18</w:t>
      </w:r>
      <w:r w:rsidRPr="001B0642">
        <w:rPr>
          <w:rFonts w:ascii="Times New Roman" w:hAnsi="Times New Roman" w:cs="Times New Roman"/>
          <w:noProof/>
        </w:rPr>
        <w:t>(4): p. 379-382.</w:t>
      </w:r>
    </w:p>
    <w:p w14:paraId="38BE611D"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3.</w:t>
      </w:r>
      <w:r w:rsidRPr="001B0642">
        <w:rPr>
          <w:rFonts w:ascii="Times New Roman" w:hAnsi="Times New Roman" w:cs="Times New Roman"/>
          <w:noProof/>
        </w:rPr>
        <w:tab/>
        <w:t xml:space="preserve">Nasser, R., et al., </w:t>
      </w:r>
      <w:r w:rsidRPr="001B0642">
        <w:rPr>
          <w:rFonts w:ascii="Times New Roman" w:hAnsi="Times New Roman" w:cs="Times New Roman"/>
          <w:i/>
          <w:noProof/>
        </w:rPr>
        <w:t>Risk Factors and Prevention of Surgical Site Infections Following Spinal Procedures.</w:t>
      </w:r>
      <w:r w:rsidRPr="001B0642">
        <w:rPr>
          <w:rFonts w:ascii="Times New Roman" w:hAnsi="Times New Roman" w:cs="Times New Roman"/>
          <w:noProof/>
        </w:rPr>
        <w:t xml:space="preserve"> Global Spine J, 2018. </w:t>
      </w:r>
      <w:r w:rsidRPr="001B0642">
        <w:rPr>
          <w:rFonts w:ascii="Times New Roman" w:hAnsi="Times New Roman" w:cs="Times New Roman"/>
          <w:b/>
          <w:noProof/>
        </w:rPr>
        <w:t>8</w:t>
      </w:r>
      <w:r w:rsidRPr="001B0642">
        <w:rPr>
          <w:rFonts w:ascii="Times New Roman" w:hAnsi="Times New Roman" w:cs="Times New Roman"/>
          <w:noProof/>
        </w:rPr>
        <w:t>(4 Suppl): p. 44S-48S.</w:t>
      </w:r>
    </w:p>
    <w:p w14:paraId="78422304"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4.</w:t>
      </w:r>
      <w:r w:rsidRPr="001B0642">
        <w:rPr>
          <w:rFonts w:ascii="Times New Roman" w:hAnsi="Times New Roman" w:cs="Times New Roman"/>
          <w:noProof/>
        </w:rPr>
        <w:tab/>
        <w:t xml:space="preserve">National Healthcare Safety Network, C.f.D.C.a.P., </w:t>
      </w:r>
      <w:r w:rsidRPr="001B0642">
        <w:rPr>
          <w:rFonts w:ascii="Times New Roman" w:hAnsi="Times New Roman" w:cs="Times New Roman"/>
          <w:i/>
          <w:noProof/>
        </w:rPr>
        <w:t>Surgical Site Infection (SSI) Event</w:t>
      </w:r>
      <w:r w:rsidRPr="001B0642">
        <w:rPr>
          <w:rFonts w:ascii="Times New Roman" w:hAnsi="Times New Roman" w:cs="Times New Roman"/>
          <w:noProof/>
        </w:rPr>
        <w:t>. 2017, Centers for Disease Control and Prevention.</w:t>
      </w:r>
    </w:p>
    <w:p w14:paraId="3C6597C0"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5.</w:t>
      </w:r>
      <w:r w:rsidRPr="001B0642">
        <w:rPr>
          <w:rFonts w:ascii="Times New Roman" w:hAnsi="Times New Roman" w:cs="Times New Roman"/>
          <w:noProof/>
        </w:rPr>
        <w:tab/>
        <w:t xml:space="preserve">Organization, W.H., </w:t>
      </w:r>
      <w:r w:rsidRPr="001B0642">
        <w:rPr>
          <w:rFonts w:ascii="Times New Roman" w:hAnsi="Times New Roman" w:cs="Times New Roman"/>
          <w:i/>
          <w:noProof/>
        </w:rPr>
        <w:t>Global Guidelines for the Prevention of Surgical Site Infection</w:t>
      </w:r>
      <w:r w:rsidRPr="001B0642">
        <w:rPr>
          <w:rFonts w:ascii="Times New Roman" w:hAnsi="Times New Roman" w:cs="Times New Roman"/>
          <w:noProof/>
        </w:rPr>
        <w:t>. 2018, World Health Organization.</w:t>
      </w:r>
    </w:p>
    <w:p w14:paraId="0DA3AEDE"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6.</w:t>
      </w:r>
      <w:r w:rsidRPr="001B0642">
        <w:rPr>
          <w:rFonts w:ascii="Times New Roman" w:hAnsi="Times New Roman" w:cs="Times New Roman"/>
          <w:noProof/>
        </w:rPr>
        <w:tab/>
        <w:t xml:space="preserve">Harbarth, S., </w:t>
      </w:r>
      <w:r w:rsidRPr="001B0642">
        <w:rPr>
          <w:rFonts w:ascii="Times New Roman" w:hAnsi="Times New Roman" w:cs="Times New Roman"/>
          <w:i/>
          <w:noProof/>
        </w:rPr>
        <w:t>Staphylococcal Diseases</w:t>
      </w:r>
      <w:r w:rsidRPr="001B0642">
        <w:rPr>
          <w:rFonts w:ascii="Times New Roman" w:hAnsi="Times New Roman" w:cs="Times New Roman"/>
          <w:noProof/>
        </w:rPr>
        <w:t xml:space="preserve">, in </w:t>
      </w:r>
      <w:r w:rsidRPr="001B0642">
        <w:rPr>
          <w:rFonts w:ascii="Times New Roman" w:hAnsi="Times New Roman" w:cs="Times New Roman"/>
          <w:i/>
          <w:noProof/>
        </w:rPr>
        <w:t>Control of Communicable Diseases Manual</w:t>
      </w:r>
      <w:r w:rsidRPr="001B0642">
        <w:rPr>
          <w:rFonts w:ascii="Times New Roman" w:hAnsi="Times New Roman" w:cs="Times New Roman"/>
          <w:noProof/>
        </w:rPr>
        <w:t>, D.L. Heymann, Editor. 2015, American Public Health Association: Washington, DC. p. 570-575.</w:t>
      </w:r>
    </w:p>
    <w:p w14:paraId="729AD725"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7.</w:t>
      </w:r>
      <w:r w:rsidRPr="001B0642">
        <w:rPr>
          <w:rFonts w:ascii="Times New Roman" w:hAnsi="Times New Roman" w:cs="Times New Roman"/>
          <w:noProof/>
        </w:rPr>
        <w:tab/>
        <w:t xml:space="preserve">Vazquez, V., et al., </w:t>
      </w:r>
      <w:r w:rsidRPr="001B0642">
        <w:rPr>
          <w:rFonts w:ascii="Times New Roman" w:hAnsi="Times New Roman" w:cs="Times New Roman"/>
          <w:i/>
          <w:noProof/>
        </w:rPr>
        <w:t>Fibrinogen is a ligand for the Staphylococcus aureus microbial surface components recognizing adhesive matrix molecules (MSCRAMM) bone sialoprotein-binding protein (Bbp).</w:t>
      </w:r>
      <w:r w:rsidRPr="001B0642">
        <w:rPr>
          <w:rFonts w:ascii="Times New Roman" w:hAnsi="Times New Roman" w:cs="Times New Roman"/>
          <w:noProof/>
        </w:rPr>
        <w:t xml:space="preserve"> J Biol Chem, 2011. </w:t>
      </w:r>
      <w:r w:rsidRPr="001B0642">
        <w:rPr>
          <w:rFonts w:ascii="Times New Roman" w:hAnsi="Times New Roman" w:cs="Times New Roman"/>
          <w:b/>
          <w:noProof/>
        </w:rPr>
        <w:t>286</w:t>
      </w:r>
      <w:r w:rsidRPr="001B0642">
        <w:rPr>
          <w:rFonts w:ascii="Times New Roman" w:hAnsi="Times New Roman" w:cs="Times New Roman"/>
          <w:noProof/>
        </w:rPr>
        <w:t>(34): p. 29797-805.</w:t>
      </w:r>
    </w:p>
    <w:p w14:paraId="6550AB04"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8.</w:t>
      </w:r>
      <w:r w:rsidRPr="001B0642">
        <w:rPr>
          <w:rFonts w:ascii="Times New Roman" w:hAnsi="Times New Roman" w:cs="Times New Roman"/>
          <w:noProof/>
        </w:rPr>
        <w:tab/>
        <w:t xml:space="preserve">Edwards, A.M., et al., </w:t>
      </w:r>
      <w:r w:rsidRPr="001B0642">
        <w:rPr>
          <w:rFonts w:ascii="Times New Roman" w:hAnsi="Times New Roman" w:cs="Times New Roman"/>
          <w:i/>
          <w:noProof/>
        </w:rPr>
        <w:t>Staphylococcus aureus extracellular adherence protein triggers TNFalpha release, promoting attachment to endothelial cells via protein A.</w:t>
      </w:r>
      <w:r w:rsidRPr="001B0642">
        <w:rPr>
          <w:rFonts w:ascii="Times New Roman" w:hAnsi="Times New Roman" w:cs="Times New Roman"/>
          <w:noProof/>
        </w:rPr>
        <w:t xml:space="preserve"> PLoS One, 2012. </w:t>
      </w:r>
      <w:r w:rsidRPr="001B0642">
        <w:rPr>
          <w:rFonts w:ascii="Times New Roman" w:hAnsi="Times New Roman" w:cs="Times New Roman"/>
          <w:b/>
          <w:noProof/>
        </w:rPr>
        <w:t>7</w:t>
      </w:r>
      <w:r w:rsidRPr="001B0642">
        <w:rPr>
          <w:rFonts w:ascii="Times New Roman" w:hAnsi="Times New Roman" w:cs="Times New Roman"/>
          <w:noProof/>
        </w:rPr>
        <w:t>(8): p. e43046.</w:t>
      </w:r>
    </w:p>
    <w:p w14:paraId="6C205329"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9.</w:t>
      </w:r>
      <w:r w:rsidRPr="001B0642">
        <w:rPr>
          <w:rFonts w:ascii="Times New Roman" w:hAnsi="Times New Roman" w:cs="Times New Roman"/>
          <w:noProof/>
        </w:rPr>
        <w:tab/>
        <w:t xml:space="preserve">Bukowski, M., B. Wladyka, and G. Dubin, </w:t>
      </w:r>
      <w:r w:rsidRPr="001B0642">
        <w:rPr>
          <w:rFonts w:ascii="Times New Roman" w:hAnsi="Times New Roman" w:cs="Times New Roman"/>
          <w:i/>
          <w:noProof/>
        </w:rPr>
        <w:t>Exfoliative Toxins of Staphylococcus aureus.</w:t>
      </w:r>
      <w:r w:rsidRPr="001B0642">
        <w:rPr>
          <w:rFonts w:ascii="Times New Roman" w:hAnsi="Times New Roman" w:cs="Times New Roman"/>
          <w:noProof/>
        </w:rPr>
        <w:t xml:space="preserve"> Toxins, 2010. </w:t>
      </w:r>
      <w:r w:rsidRPr="001B0642">
        <w:rPr>
          <w:rFonts w:ascii="Times New Roman" w:hAnsi="Times New Roman" w:cs="Times New Roman"/>
          <w:b/>
          <w:noProof/>
        </w:rPr>
        <w:t>2</w:t>
      </w:r>
      <w:r w:rsidRPr="001B0642">
        <w:rPr>
          <w:rFonts w:ascii="Times New Roman" w:hAnsi="Times New Roman" w:cs="Times New Roman"/>
          <w:noProof/>
        </w:rPr>
        <w:t>(5): p. 1148-1152.</w:t>
      </w:r>
    </w:p>
    <w:p w14:paraId="75680CA4"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10.</w:t>
      </w:r>
      <w:r w:rsidRPr="001B0642">
        <w:rPr>
          <w:rFonts w:ascii="Times New Roman" w:hAnsi="Times New Roman" w:cs="Times New Roman"/>
          <w:noProof/>
        </w:rPr>
        <w:tab/>
        <w:t xml:space="preserve">Fernando, S.A., T.J. Gray, and T. Gottlieb, </w:t>
      </w:r>
      <w:r w:rsidRPr="001B0642">
        <w:rPr>
          <w:rFonts w:ascii="Times New Roman" w:hAnsi="Times New Roman" w:cs="Times New Roman"/>
          <w:i/>
          <w:noProof/>
        </w:rPr>
        <w:t>Healthcare-acquired infections: prevention strategies.</w:t>
      </w:r>
      <w:r w:rsidRPr="001B0642">
        <w:rPr>
          <w:rFonts w:ascii="Times New Roman" w:hAnsi="Times New Roman" w:cs="Times New Roman"/>
          <w:noProof/>
        </w:rPr>
        <w:t xml:space="preserve"> Intern Med J, 2017. </w:t>
      </w:r>
      <w:r w:rsidRPr="001B0642">
        <w:rPr>
          <w:rFonts w:ascii="Times New Roman" w:hAnsi="Times New Roman" w:cs="Times New Roman"/>
          <w:b/>
          <w:noProof/>
        </w:rPr>
        <w:t>47</w:t>
      </w:r>
      <w:r w:rsidRPr="001B0642">
        <w:rPr>
          <w:rFonts w:ascii="Times New Roman" w:hAnsi="Times New Roman" w:cs="Times New Roman"/>
          <w:noProof/>
        </w:rPr>
        <w:t>(12): p. 1341-1351.</w:t>
      </w:r>
    </w:p>
    <w:p w14:paraId="5C20D989"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11.</w:t>
      </w:r>
      <w:r w:rsidRPr="001B0642">
        <w:rPr>
          <w:rFonts w:ascii="Times New Roman" w:hAnsi="Times New Roman" w:cs="Times New Roman"/>
          <w:noProof/>
        </w:rPr>
        <w:tab/>
        <w:t xml:space="preserve">Heymann, D., </w:t>
      </w:r>
      <w:r w:rsidRPr="001B0642">
        <w:rPr>
          <w:rFonts w:ascii="Times New Roman" w:hAnsi="Times New Roman" w:cs="Times New Roman"/>
          <w:i/>
          <w:noProof/>
        </w:rPr>
        <w:t>Control of Communicable Diseases Manual</w:t>
      </w:r>
      <w:r w:rsidRPr="001B0642">
        <w:rPr>
          <w:rFonts w:ascii="Times New Roman" w:hAnsi="Times New Roman" w:cs="Times New Roman"/>
          <w:noProof/>
        </w:rPr>
        <w:t>. 20th ed. 2014: APHA.</w:t>
      </w:r>
    </w:p>
    <w:p w14:paraId="6B922356"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12.</w:t>
      </w:r>
      <w:r w:rsidRPr="001B0642">
        <w:rPr>
          <w:rFonts w:ascii="Times New Roman" w:hAnsi="Times New Roman" w:cs="Times New Roman"/>
          <w:noProof/>
        </w:rPr>
        <w:tab/>
        <w:t xml:space="preserve">Jacob, J.T., </w:t>
      </w:r>
      <w:r w:rsidRPr="001B0642">
        <w:rPr>
          <w:rFonts w:ascii="Times New Roman" w:hAnsi="Times New Roman" w:cs="Times New Roman"/>
          <w:i/>
          <w:noProof/>
        </w:rPr>
        <w:t>Vital signs: carbapenem-resistant Enterobacteriaceae.</w:t>
      </w:r>
      <w:r w:rsidRPr="001B0642">
        <w:rPr>
          <w:rFonts w:ascii="Times New Roman" w:hAnsi="Times New Roman" w:cs="Times New Roman"/>
          <w:noProof/>
        </w:rPr>
        <w:t xml:space="preserve"> MMWR Morb Mortal Wkly Rep, 2013. </w:t>
      </w:r>
      <w:r w:rsidRPr="001B0642">
        <w:rPr>
          <w:rFonts w:ascii="Times New Roman" w:hAnsi="Times New Roman" w:cs="Times New Roman"/>
          <w:b/>
          <w:noProof/>
        </w:rPr>
        <w:t>62</w:t>
      </w:r>
      <w:r w:rsidRPr="001B0642">
        <w:rPr>
          <w:rFonts w:ascii="Times New Roman" w:hAnsi="Times New Roman" w:cs="Times New Roman"/>
          <w:noProof/>
        </w:rPr>
        <w:t>(9): p. 165-70.</w:t>
      </w:r>
    </w:p>
    <w:p w14:paraId="1D54201F"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13.</w:t>
      </w:r>
      <w:r w:rsidRPr="001B0642">
        <w:rPr>
          <w:rFonts w:ascii="Times New Roman" w:hAnsi="Times New Roman" w:cs="Times New Roman"/>
          <w:noProof/>
        </w:rPr>
        <w:tab/>
        <w:t xml:space="preserve">Nordmann, P., G. Cuzon, and T. Naas, </w:t>
      </w:r>
      <w:r w:rsidRPr="001B0642">
        <w:rPr>
          <w:rFonts w:ascii="Times New Roman" w:hAnsi="Times New Roman" w:cs="Times New Roman"/>
          <w:i/>
          <w:noProof/>
        </w:rPr>
        <w:t>The real threat of Klebsiella pneumoniae carbapenemase-producing bacteria.</w:t>
      </w:r>
      <w:r w:rsidRPr="001B0642">
        <w:rPr>
          <w:rFonts w:ascii="Times New Roman" w:hAnsi="Times New Roman" w:cs="Times New Roman"/>
          <w:noProof/>
        </w:rPr>
        <w:t xml:space="preserve"> Lancet Infect Dis, 2009. </w:t>
      </w:r>
      <w:r w:rsidRPr="001B0642">
        <w:rPr>
          <w:rFonts w:ascii="Times New Roman" w:hAnsi="Times New Roman" w:cs="Times New Roman"/>
          <w:b/>
          <w:noProof/>
        </w:rPr>
        <w:t>9</w:t>
      </w:r>
      <w:r w:rsidRPr="001B0642">
        <w:rPr>
          <w:rFonts w:ascii="Times New Roman" w:hAnsi="Times New Roman" w:cs="Times New Roman"/>
          <w:noProof/>
        </w:rPr>
        <w:t>(4): p. 228-36.</w:t>
      </w:r>
    </w:p>
    <w:p w14:paraId="09DC522D"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14.</w:t>
      </w:r>
      <w:r w:rsidRPr="001B0642">
        <w:rPr>
          <w:rFonts w:ascii="Times New Roman" w:hAnsi="Times New Roman" w:cs="Times New Roman"/>
          <w:noProof/>
        </w:rPr>
        <w:tab/>
        <w:t xml:space="preserve">Darouiche, R.O., et al., </w:t>
      </w:r>
      <w:r w:rsidRPr="001B0642">
        <w:rPr>
          <w:rFonts w:ascii="Times New Roman" w:hAnsi="Times New Roman" w:cs="Times New Roman"/>
          <w:i/>
          <w:noProof/>
        </w:rPr>
        <w:t>Chlorhexidine–Alcohol versus Povidone–Iodine for Surgical-Site Antisepsis.</w:t>
      </w:r>
      <w:r w:rsidRPr="001B0642">
        <w:rPr>
          <w:rFonts w:ascii="Times New Roman" w:hAnsi="Times New Roman" w:cs="Times New Roman"/>
          <w:noProof/>
        </w:rPr>
        <w:t xml:space="preserve"> New England Journal of Medicine, 2010. </w:t>
      </w:r>
      <w:r w:rsidRPr="001B0642">
        <w:rPr>
          <w:rFonts w:ascii="Times New Roman" w:hAnsi="Times New Roman" w:cs="Times New Roman"/>
          <w:b/>
          <w:noProof/>
        </w:rPr>
        <w:t>362</w:t>
      </w:r>
      <w:r w:rsidRPr="001B0642">
        <w:rPr>
          <w:rFonts w:ascii="Times New Roman" w:hAnsi="Times New Roman" w:cs="Times New Roman"/>
          <w:noProof/>
        </w:rPr>
        <w:t>: p. 18-26.</w:t>
      </w:r>
    </w:p>
    <w:p w14:paraId="0185AE4C"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15.</w:t>
      </w:r>
      <w:r w:rsidRPr="001B0642">
        <w:rPr>
          <w:rFonts w:ascii="Times New Roman" w:hAnsi="Times New Roman" w:cs="Times New Roman"/>
          <w:noProof/>
        </w:rPr>
        <w:tab/>
        <w:t xml:space="preserve">Anderson, D.J., et al., </w:t>
      </w:r>
      <w:r w:rsidRPr="001B0642">
        <w:rPr>
          <w:rFonts w:ascii="Times New Roman" w:hAnsi="Times New Roman" w:cs="Times New Roman"/>
          <w:i/>
          <w:noProof/>
        </w:rPr>
        <w:t>Strategies to prevent surgical site infections in acute care hospitals: 2014 update.</w:t>
      </w:r>
      <w:r w:rsidRPr="001B0642">
        <w:rPr>
          <w:rFonts w:ascii="Times New Roman" w:hAnsi="Times New Roman" w:cs="Times New Roman"/>
          <w:noProof/>
        </w:rPr>
        <w:t xml:space="preserve"> Infect Control Hosp Epidemiol, 2014. </w:t>
      </w:r>
      <w:r w:rsidRPr="001B0642">
        <w:rPr>
          <w:rFonts w:ascii="Times New Roman" w:hAnsi="Times New Roman" w:cs="Times New Roman"/>
          <w:b/>
          <w:noProof/>
        </w:rPr>
        <w:t>35 Suppl 2</w:t>
      </w:r>
      <w:r w:rsidRPr="001B0642">
        <w:rPr>
          <w:rFonts w:ascii="Times New Roman" w:hAnsi="Times New Roman" w:cs="Times New Roman"/>
          <w:noProof/>
        </w:rPr>
        <w:t>: p. S66-88.</w:t>
      </w:r>
    </w:p>
    <w:p w14:paraId="331D2857"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16.</w:t>
      </w:r>
      <w:r w:rsidRPr="001B0642">
        <w:rPr>
          <w:rFonts w:ascii="Times New Roman" w:hAnsi="Times New Roman" w:cs="Times New Roman"/>
          <w:noProof/>
        </w:rPr>
        <w:tab/>
        <w:t xml:space="preserve">Epstein, N.E., </w:t>
      </w:r>
      <w:r w:rsidRPr="001B0642">
        <w:rPr>
          <w:rFonts w:ascii="Times New Roman" w:hAnsi="Times New Roman" w:cs="Times New Roman"/>
          <w:i/>
          <w:noProof/>
        </w:rPr>
        <w:t>Preoperative measures to prevent/minimize risk of surgical site infection in spinal surgery.</w:t>
      </w:r>
      <w:r w:rsidRPr="001B0642">
        <w:rPr>
          <w:rFonts w:ascii="Times New Roman" w:hAnsi="Times New Roman" w:cs="Times New Roman"/>
          <w:noProof/>
        </w:rPr>
        <w:t xml:space="preserve"> Surg Neurol Int, 2018. </w:t>
      </w:r>
      <w:r w:rsidRPr="001B0642">
        <w:rPr>
          <w:rFonts w:ascii="Times New Roman" w:hAnsi="Times New Roman" w:cs="Times New Roman"/>
          <w:b/>
          <w:noProof/>
        </w:rPr>
        <w:t>9</w:t>
      </w:r>
      <w:r w:rsidRPr="001B0642">
        <w:rPr>
          <w:rFonts w:ascii="Times New Roman" w:hAnsi="Times New Roman" w:cs="Times New Roman"/>
          <w:noProof/>
        </w:rPr>
        <w:t>: p. 251.</w:t>
      </w:r>
    </w:p>
    <w:p w14:paraId="4CB4D9CD" w14:textId="77777777" w:rsidR="00A86014" w:rsidRPr="001B0642" w:rsidRDefault="00A86014" w:rsidP="00A86014">
      <w:pPr>
        <w:pStyle w:val="EndNoteBibliography"/>
        <w:ind w:left="720" w:hanging="720"/>
        <w:rPr>
          <w:rFonts w:ascii="Times New Roman" w:hAnsi="Times New Roman" w:cs="Times New Roman"/>
          <w:noProof/>
        </w:rPr>
      </w:pPr>
      <w:r w:rsidRPr="001B0642">
        <w:rPr>
          <w:rFonts w:ascii="Times New Roman" w:hAnsi="Times New Roman" w:cs="Times New Roman"/>
          <w:noProof/>
        </w:rPr>
        <w:t>17.</w:t>
      </w:r>
      <w:r w:rsidRPr="001B0642">
        <w:rPr>
          <w:rFonts w:ascii="Times New Roman" w:hAnsi="Times New Roman" w:cs="Times New Roman"/>
          <w:noProof/>
        </w:rPr>
        <w:tab/>
        <w:t xml:space="preserve">Bindu, B., A. Bindra, and G. Rath, </w:t>
      </w:r>
      <w:r w:rsidRPr="001B0642">
        <w:rPr>
          <w:rFonts w:ascii="Times New Roman" w:hAnsi="Times New Roman" w:cs="Times New Roman"/>
          <w:i/>
          <w:noProof/>
        </w:rPr>
        <w:t>Temperature management under general anesthesia: Compulsion or option.</w:t>
      </w:r>
      <w:r w:rsidRPr="001B0642">
        <w:rPr>
          <w:rFonts w:ascii="Times New Roman" w:hAnsi="Times New Roman" w:cs="Times New Roman"/>
          <w:noProof/>
        </w:rPr>
        <w:t xml:space="preserve"> Journal of Anaesthesiology Clinical Pharmacology, 2017. </w:t>
      </w:r>
      <w:r w:rsidRPr="001B0642">
        <w:rPr>
          <w:rFonts w:ascii="Times New Roman" w:hAnsi="Times New Roman" w:cs="Times New Roman"/>
          <w:b/>
          <w:noProof/>
        </w:rPr>
        <w:t>33</w:t>
      </w:r>
      <w:r w:rsidRPr="001B0642">
        <w:rPr>
          <w:rFonts w:ascii="Times New Roman" w:hAnsi="Times New Roman" w:cs="Times New Roman"/>
          <w:noProof/>
        </w:rPr>
        <w:t>: p. 306-316.</w:t>
      </w:r>
    </w:p>
    <w:p w14:paraId="64FF9D09" w14:textId="77777777" w:rsidR="00A86014" w:rsidRPr="00A86014" w:rsidRDefault="00A86014" w:rsidP="00A86014">
      <w:pPr>
        <w:pStyle w:val="EndNoteBibliography"/>
        <w:ind w:left="720" w:hanging="720"/>
        <w:rPr>
          <w:noProof/>
        </w:rPr>
      </w:pPr>
      <w:r w:rsidRPr="00A86014">
        <w:rPr>
          <w:noProof/>
        </w:rPr>
        <w:lastRenderedPageBreak/>
        <w:t>18.</w:t>
      </w:r>
      <w:r w:rsidRPr="00A86014">
        <w:rPr>
          <w:noProof/>
        </w:rPr>
        <w:tab/>
        <w:t xml:space="preserve">Hooper, V.D., et al., </w:t>
      </w:r>
      <w:r w:rsidRPr="00A86014">
        <w:rPr>
          <w:i/>
          <w:noProof/>
        </w:rPr>
        <w:t>ASPAN's evidence-based clinical practice guideline for the promotion of perioperative normothermia: second edition.</w:t>
      </w:r>
      <w:r w:rsidRPr="00A86014">
        <w:rPr>
          <w:noProof/>
        </w:rPr>
        <w:t xml:space="preserve"> J Perianesth Nurs, 2010. </w:t>
      </w:r>
      <w:r w:rsidRPr="00A86014">
        <w:rPr>
          <w:b/>
          <w:noProof/>
        </w:rPr>
        <w:t>25</w:t>
      </w:r>
      <w:r w:rsidRPr="00A86014">
        <w:rPr>
          <w:noProof/>
        </w:rPr>
        <w:t>(6): p. 346-65.</w:t>
      </w:r>
    </w:p>
    <w:p w14:paraId="03480EEA" w14:textId="77777777" w:rsidR="00A86014" w:rsidRPr="00A86014" w:rsidRDefault="00A86014" w:rsidP="00A86014">
      <w:pPr>
        <w:pStyle w:val="EndNoteBibliography"/>
        <w:ind w:left="720" w:hanging="720"/>
        <w:rPr>
          <w:noProof/>
        </w:rPr>
      </w:pPr>
      <w:r w:rsidRPr="00A86014">
        <w:rPr>
          <w:noProof/>
        </w:rPr>
        <w:t>19.</w:t>
      </w:r>
      <w:r w:rsidRPr="00A86014">
        <w:rPr>
          <w:noProof/>
        </w:rPr>
        <w:tab/>
        <w:t xml:space="preserve">Dancer, S.J., et al., </w:t>
      </w:r>
      <w:r w:rsidRPr="00A86014">
        <w:rPr>
          <w:i/>
          <w:noProof/>
        </w:rPr>
        <w:t>Surgical site infections linked to contaminated surgical instruments.</w:t>
      </w:r>
      <w:r w:rsidRPr="00A86014">
        <w:rPr>
          <w:noProof/>
        </w:rPr>
        <w:t xml:space="preserve"> J Hosp Infect, 2012. </w:t>
      </w:r>
      <w:r w:rsidRPr="00A86014">
        <w:rPr>
          <w:b/>
          <w:noProof/>
        </w:rPr>
        <w:t>81</w:t>
      </w:r>
      <w:r w:rsidRPr="00A86014">
        <w:rPr>
          <w:noProof/>
        </w:rPr>
        <w:t>(4): p. 231-8.</w:t>
      </w:r>
    </w:p>
    <w:p w14:paraId="48193423" w14:textId="77777777" w:rsidR="00A86014" w:rsidRPr="00A86014" w:rsidRDefault="00A86014" w:rsidP="00A86014">
      <w:pPr>
        <w:pStyle w:val="EndNoteBibliography"/>
        <w:ind w:left="720" w:hanging="720"/>
        <w:rPr>
          <w:noProof/>
        </w:rPr>
      </w:pPr>
      <w:r w:rsidRPr="00A86014">
        <w:rPr>
          <w:noProof/>
        </w:rPr>
        <w:t>20.</w:t>
      </w:r>
      <w:r w:rsidRPr="00A86014">
        <w:rPr>
          <w:noProof/>
        </w:rPr>
        <w:tab/>
        <w:t xml:space="preserve">Medina-Polo, J., et al., </w:t>
      </w:r>
      <w:r w:rsidRPr="00A86014">
        <w:rPr>
          <w:i/>
          <w:noProof/>
        </w:rPr>
        <w:t>Prevention of healthcare-associated infections (HAIs) in a surgical urology ward: observational study-analysis of the problem and strategies for implementation.</w:t>
      </w:r>
      <w:r w:rsidRPr="00A86014">
        <w:rPr>
          <w:noProof/>
        </w:rPr>
        <w:t xml:space="preserve"> World J Urol, 2019.</w:t>
      </w:r>
    </w:p>
    <w:p w14:paraId="0E73576B" w14:textId="7E70CA98" w:rsidR="00F53DF6" w:rsidRPr="00E80822" w:rsidRDefault="00E0749E" w:rsidP="00B74DF5">
      <w:r w:rsidRPr="00E80822">
        <w:fldChar w:fldCharType="end"/>
      </w:r>
    </w:p>
    <w:sectPr w:rsidR="00F53DF6" w:rsidRPr="00E80822"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19707D" w14:textId="77777777" w:rsidR="00AA6A0A" w:rsidRDefault="00AA6A0A">
      <w:r>
        <w:separator/>
      </w:r>
    </w:p>
  </w:endnote>
  <w:endnote w:type="continuationSeparator" w:id="0">
    <w:p w14:paraId="418A631B" w14:textId="77777777" w:rsidR="00AA6A0A" w:rsidRDefault="00AA6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等线 Light">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F5774" w14:textId="77777777" w:rsidR="00AA6A0A" w:rsidRDefault="00AA6A0A"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4F6036" w14:textId="77777777" w:rsidR="00AA6A0A" w:rsidRDefault="00AA6A0A"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88973" w14:textId="20906F59" w:rsidR="00AA6A0A" w:rsidRDefault="00AA6A0A" w:rsidP="006B1124">
    <w:pPr>
      <w:tabs>
        <w:tab w:val="center" w:pos="4680"/>
      </w:tabs>
      <w:ind w:firstLine="0"/>
    </w:pPr>
    <w:r>
      <w:tab/>
    </w:r>
    <w:r>
      <w:fldChar w:fldCharType="begin"/>
    </w:r>
    <w:r>
      <w:instrText xml:space="preserve"> PAGE </w:instrText>
    </w:r>
    <w:r>
      <w:fldChar w:fldCharType="separate"/>
    </w:r>
    <w:r w:rsidR="00621D58">
      <w:rPr>
        <w:noProof/>
      </w:rPr>
      <w:t>i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041EBF" w14:textId="77777777" w:rsidR="00AA6A0A" w:rsidRDefault="00AA6A0A">
      <w:r>
        <w:separator/>
      </w:r>
    </w:p>
  </w:footnote>
  <w:footnote w:type="continuationSeparator" w:id="0">
    <w:p w14:paraId="0700BC02" w14:textId="77777777" w:rsidR="00AA6A0A" w:rsidRDefault="00AA6A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662D8" w14:textId="77777777" w:rsidR="00AA6A0A" w:rsidRPr="00932701" w:rsidRDefault="00AA6A0A"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0F2298"/>
    <w:multiLevelType w:val="hybridMultilevel"/>
    <w:tmpl w:val="E5741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5D9132D"/>
    <w:multiLevelType w:val="hybridMultilevel"/>
    <w:tmpl w:val="BAD2A3B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B1606DD"/>
    <w:multiLevelType w:val="hybridMultilevel"/>
    <w:tmpl w:val="BD0027F2"/>
    <w:lvl w:ilvl="0" w:tplc="BA96B3E8">
      <w:start w:val="1"/>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241B4F29"/>
    <w:multiLevelType w:val="hybridMultilevel"/>
    <w:tmpl w:val="DC52C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E15B26"/>
    <w:multiLevelType w:val="hybridMultilevel"/>
    <w:tmpl w:val="2884B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5F19E0"/>
    <w:multiLevelType w:val="hybridMultilevel"/>
    <w:tmpl w:val="94B2F9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8"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9" w15:restartNumberingAfterBreak="0">
    <w:nsid w:val="4BD85782"/>
    <w:multiLevelType w:val="hybridMultilevel"/>
    <w:tmpl w:val="A2BA6A4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177543"/>
    <w:multiLevelType w:val="hybridMultilevel"/>
    <w:tmpl w:val="DA822E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516074A"/>
    <w:multiLevelType w:val="hybridMultilevel"/>
    <w:tmpl w:val="81A4D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85B65EB"/>
    <w:multiLevelType w:val="hybridMultilevel"/>
    <w:tmpl w:val="3E9AF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927C85"/>
    <w:multiLevelType w:val="hybridMultilevel"/>
    <w:tmpl w:val="2B6C39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CEB694D"/>
    <w:multiLevelType w:val="hybridMultilevel"/>
    <w:tmpl w:val="D93EB0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3FC7DC2"/>
    <w:multiLevelType w:val="hybridMultilevel"/>
    <w:tmpl w:val="9A786C16"/>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48D5150"/>
    <w:multiLevelType w:val="hybridMultilevel"/>
    <w:tmpl w:val="798EDEF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7462EC"/>
    <w:multiLevelType w:val="hybridMultilevel"/>
    <w:tmpl w:val="981870D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6A316AF"/>
    <w:multiLevelType w:val="hybridMultilevel"/>
    <w:tmpl w:val="FD1A55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7D2114E"/>
    <w:multiLevelType w:val="hybridMultilevel"/>
    <w:tmpl w:val="36D016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96206D9"/>
    <w:multiLevelType w:val="hybridMultilevel"/>
    <w:tmpl w:val="69123F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8"/>
  </w:num>
  <w:num w:numId="2">
    <w:abstractNumId w:val="13"/>
  </w:num>
  <w:num w:numId="3">
    <w:abstractNumId w:val="9"/>
  </w:num>
  <w:num w:numId="4">
    <w:abstractNumId w:val="7"/>
  </w:num>
  <w:num w:numId="5">
    <w:abstractNumId w:val="6"/>
  </w:num>
  <w:num w:numId="6">
    <w:abstractNumId w:val="5"/>
  </w:num>
  <w:num w:numId="7">
    <w:abstractNumId w:val="4"/>
  </w:num>
  <w:num w:numId="8">
    <w:abstractNumId w:val="0"/>
  </w:num>
  <w:num w:numId="9">
    <w:abstractNumId w:val="1"/>
  </w:num>
  <w:num w:numId="10">
    <w:abstractNumId w:val="3"/>
  </w:num>
  <w:num w:numId="11">
    <w:abstractNumId w:val="2"/>
  </w:num>
  <w:num w:numId="12">
    <w:abstractNumId w:val="8"/>
  </w:num>
  <w:num w:numId="13">
    <w:abstractNumId w:val="17"/>
  </w:num>
  <w:num w:numId="14">
    <w:abstractNumId w:val="12"/>
  </w:num>
  <w:num w:numId="15">
    <w:abstractNumId w:val="23"/>
  </w:num>
  <w:num w:numId="16">
    <w:abstractNumId w:val="26"/>
  </w:num>
  <w:num w:numId="17">
    <w:abstractNumId w:val="21"/>
  </w:num>
  <w:num w:numId="18">
    <w:abstractNumId w:val="20"/>
  </w:num>
  <w:num w:numId="19">
    <w:abstractNumId w:val="29"/>
  </w:num>
  <w:num w:numId="20">
    <w:abstractNumId w:val="27"/>
  </w:num>
  <w:num w:numId="21">
    <w:abstractNumId w:val="25"/>
  </w:num>
  <w:num w:numId="22">
    <w:abstractNumId w:val="30"/>
  </w:num>
  <w:num w:numId="23">
    <w:abstractNumId w:val="16"/>
  </w:num>
  <w:num w:numId="24">
    <w:abstractNumId w:val="24"/>
  </w:num>
  <w:num w:numId="25">
    <w:abstractNumId w:val="28"/>
  </w:num>
  <w:num w:numId="26">
    <w:abstractNumId w:val="10"/>
  </w:num>
  <w:num w:numId="27">
    <w:abstractNumId w:val="15"/>
  </w:num>
  <w:num w:numId="28">
    <w:abstractNumId w:val="14"/>
  </w:num>
  <w:num w:numId="29">
    <w:abstractNumId w:val="19"/>
  </w:num>
  <w:num w:numId="30">
    <w:abstractNumId w:val="11"/>
  </w:num>
  <w:num w:numId="31">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50C2"/>
    <w:rsid w:val="000000E2"/>
    <w:rsid w:val="00000196"/>
    <w:rsid w:val="00000227"/>
    <w:rsid w:val="00001A56"/>
    <w:rsid w:val="00001C37"/>
    <w:rsid w:val="00002C73"/>
    <w:rsid w:val="000038D4"/>
    <w:rsid w:val="00005BC7"/>
    <w:rsid w:val="00007079"/>
    <w:rsid w:val="00015C61"/>
    <w:rsid w:val="0001649C"/>
    <w:rsid w:val="00020691"/>
    <w:rsid w:val="0002247B"/>
    <w:rsid w:val="00026E3B"/>
    <w:rsid w:val="00035AAD"/>
    <w:rsid w:val="00035D1E"/>
    <w:rsid w:val="00037CEE"/>
    <w:rsid w:val="00040B9E"/>
    <w:rsid w:val="00041F9D"/>
    <w:rsid w:val="000443CA"/>
    <w:rsid w:val="00051AF2"/>
    <w:rsid w:val="000566BE"/>
    <w:rsid w:val="00057019"/>
    <w:rsid w:val="000570FB"/>
    <w:rsid w:val="000634BC"/>
    <w:rsid w:val="000635D4"/>
    <w:rsid w:val="00064169"/>
    <w:rsid w:val="00064B65"/>
    <w:rsid w:val="00067F3E"/>
    <w:rsid w:val="000730F0"/>
    <w:rsid w:val="00086364"/>
    <w:rsid w:val="00090754"/>
    <w:rsid w:val="000922B5"/>
    <w:rsid w:val="00094F31"/>
    <w:rsid w:val="00097A4E"/>
    <w:rsid w:val="000A0859"/>
    <w:rsid w:val="000A1C9C"/>
    <w:rsid w:val="000A3A16"/>
    <w:rsid w:val="000A6925"/>
    <w:rsid w:val="000B35F9"/>
    <w:rsid w:val="000B716F"/>
    <w:rsid w:val="000C0539"/>
    <w:rsid w:val="000C3F94"/>
    <w:rsid w:val="000C694F"/>
    <w:rsid w:val="000C7793"/>
    <w:rsid w:val="000D5624"/>
    <w:rsid w:val="000D6831"/>
    <w:rsid w:val="000E4EAB"/>
    <w:rsid w:val="000E7115"/>
    <w:rsid w:val="000E7D43"/>
    <w:rsid w:val="000F1981"/>
    <w:rsid w:val="000F5DBB"/>
    <w:rsid w:val="001002E4"/>
    <w:rsid w:val="001157C9"/>
    <w:rsid w:val="0011612C"/>
    <w:rsid w:val="0011645E"/>
    <w:rsid w:val="00120742"/>
    <w:rsid w:val="0012127B"/>
    <w:rsid w:val="00121B52"/>
    <w:rsid w:val="00130B6B"/>
    <w:rsid w:val="0013153D"/>
    <w:rsid w:val="00131BB5"/>
    <w:rsid w:val="001324BC"/>
    <w:rsid w:val="00133E8A"/>
    <w:rsid w:val="00136026"/>
    <w:rsid w:val="0014496F"/>
    <w:rsid w:val="00150827"/>
    <w:rsid w:val="00150EF7"/>
    <w:rsid w:val="001545B0"/>
    <w:rsid w:val="0015583D"/>
    <w:rsid w:val="00156429"/>
    <w:rsid w:val="00156437"/>
    <w:rsid w:val="00163EDB"/>
    <w:rsid w:val="001643AB"/>
    <w:rsid w:val="001645B7"/>
    <w:rsid w:val="00164728"/>
    <w:rsid w:val="0016572C"/>
    <w:rsid w:val="00173BCD"/>
    <w:rsid w:val="00174952"/>
    <w:rsid w:val="00176860"/>
    <w:rsid w:val="00177679"/>
    <w:rsid w:val="00180F25"/>
    <w:rsid w:val="00186B52"/>
    <w:rsid w:val="00191C56"/>
    <w:rsid w:val="00192AED"/>
    <w:rsid w:val="001959B4"/>
    <w:rsid w:val="0019712F"/>
    <w:rsid w:val="001A0745"/>
    <w:rsid w:val="001A10D1"/>
    <w:rsid w:val="001A4992"/>
    <w:rsid w:val="001A5B53"/>
    <w:rsid w:val="001B0642"/>
    <w:rsid w:val="001B4E6F"/>
    <w:rsid w:val="001C071D"/>
    <w:rsid w:val="001C1C2F"/>
    <w:rsid w:val="001C7CDC"/>
    <w:rsid w:val="001D075C"/>
    <w:rsid w:val="001D1600"/>
    <w:rsid w:val="001D1970"/>
    <w:rsid w:val="001D3F1D"/>
    <w:rsid w:val="001E404C"/>
    <w:rsid w:val="001E5F71"/>
    <w:rsid w:val="001F07AA"/>
    <w:rsid w:val="001F0FA9"/>
    <w:rsid w:val="001F1560"/>
    <w:rsid w:val="001F3C64"/>
    <w:rsid w:val="001F4455"/>
    <w:rsid w:val="001F7787"/>
    <w:rsid w:val="00200B2E"/>
    <w:rsid w:val="0020256F"/>
    <w:rsid w:val="00202722"/>
    <w:rsid w:val="00202923"/>
    <w:rsid w:val="00203D16"/>
    <w:rsid w:val="002059B4"/>
    <w:rsid w:val="00205BE8"/>
    <w:rsid w:val="00205D97"/>
    <w:rsid w:val="002060D7"/>
    <w:rsid w:val="002078FF"/>
    <w:rsid w:val="002113E4"/>
    <w:rsid w:val="002140A4"/>
    <w:rsid w:val="002159B9"/>
    <w:rsid w:val="00227CF1"/>
    <w:rsid w:val="00240AA6"/>
    <w:rsid w:val="002414ED"/>
    <w:rsid w:val="00241850"/>
    <w:rsid w:val="002433F1"/>
    <w:rsid w:val="00245DCE"/>
    <w:rsid w:val="002466E5"/>
    <w:rsid w:val="00246863"/>
    <w:rsid w:val="0025093C"/>
    <w:rsid w:val="0025200F"/>
    <w:rsid w:val="00255974"/>
    <w:rsid w:val="00261153"/>
    <w:rsid w:val="00261198"/>
    <w:rsid w:val="00261CAA"/>
    <w:rsid w:val="00263071"/>
    <w:rsid w:val="00267158"/>
    <w:rsid w:val="002706BA"/>
    <w:rsid w:val="002709D3"/>
    <w:rsid w:val="00271C20"/>
    <w:rsid w:val="00276E7E"/>
    <w:rsid w:val="00277AFF"/>
    <w:rsid w:val="00281E1B"/>
    <w:rsid w:val="00282A3C"/>
    <w:rsid w:val="0028782F"/>
    <w:rsid w:val="002927C3"/>
    <w:rsid w:val="002943E7"/>
    <w:rsid w:val="00295A1C"/>
    <w:rsid w:val="002B2A53"/>
    <w:rsid w:val="002B41A8"/>
    <w:rsid w:val="002B749E"/>
    <w:rsid w:val="002B7502"/>
    <w:rsid w:val="002B77FE"/>
    <w:rsid w:val="002C09FD"/>
    <w:rsid w:val="002C1527"/>
    <w:rsid w:val="002D01B1"/>
    <w:rsid w:val="002D11E0"/>
    <w:rsid w:val="002D22D5"/>
    <w:rsid w:val="002D2D34"/>
    <w:rsid w:val="002D5A5A"/>
    <w:rsid w:val="002E04C4"/>
    <w:rsid w:val="002E274F"/>
    <w:rsid w:val="002E390E"/>
    <w:rsid w:val="002E6DF1"/>
    <w:rsid w:val="002F1EE9"/>
    <w:rsid w:val="002F2787"/>
    <w:rsid w:val="002F2830"/>
    <w:rsid w:val="002F2FA8"/>
    <w:rsid w:val="002F3752"/>
    <w:rsid w:val="003014A8"/>
    <w:rsid w:val="00304409"/>
    <w:rsid w:val="0030592B"/>
    <w:rsid w:val="00307579"/>
    <w:rsid w:val="00307A4C"/>
    <w:rsid w:val="00307D63"/>
    <w:rsid w:val="00313632"/>
    <w:rsid w:val="00320664"/>
    <w:rsid w:val="00320AA2"/>
    <w:rsid w:val="00324E89"/>
    <w:rsid w:val="00326C4F"/>
    <w:rsid w:val="00330134"/>
    <w:rsid w:val="0033450A"/>
    <w:rsid w:val="00337CC7"/>
    <w:rsid w:val="003400C3"/>
    <w:rsid w:val="0034366A"/>
    <w:rsid w:val="00343F60"/>
    <w:rsid w:val="00346D8E"/>
    <w:rsid w:val="003509EB"/>
    <w:rsid w:val="003512E1"/>
    <w:rsid w:val="0035571F"/>
    <w:rsid w:val="00361C81"/>
    <w:rsid w:val="003622B6"/>
    <w:rsid w:val="003623D5"/>
    <w:rsid w:val="00367476"/>
    <w:rsid w:val="00375C77"/>
    <w:rsid w:val="00380A7D"/>
    <w:rsid w:val="00382373"/>
    <w:rsid w:val="003925F6"/>
    <w:rsid w:val="0039479E"/>
    <w:rsid w:val="0039582E"/>
    <w:rsid w:val="00395935"/>
    <w:rsid w:val="00395978"/>
    <w:rsid w:val="003960CF"/>
    <w:rsid w:val="00396EB9"/>
    <w:rsid w:val="003A23FF"/>
    <w:rsid w:val="003A25F2"/>
    <w:rsid w:val="003A34DE"/>
    <w:rsid w:val="003A4DA0"/>
    <w:rsid w:val="003A56B2"/>
    <w:rsid w:val="003A6984"/>
    <w:rsid w:val="003B1894"/>
    <w:rsid w:val="003B1E6C"/>
    <w:rsid w:val="003B7B2F"/>
    <w:rsid w:val="003C0808"/>
    <w:rsid w:val="003C08F8"/>
    <w:rsid w:val="003C29FA"/>
    <w:rsid w:val="003C3EF6"/>
    <w:rsid w:val="003C435E"/>
    <w:rsid w:val="003C757F"/>
    <w:rsid w:val="003C791E"/>
    <w:rsid w:val="003D1F85"/>
    <w:rsid w:val="003D4937"/>
    <w:rsid w:val="003D77E8"/>
    <w:rsid w:val="003E2D6A"/>
    <w:rsid w:val="003E31E1"/>
    <w:rsid w:val="003F1C72"/>
    <w:rsid w:val="00400F33"/>
    <w:rsid w:val="00403B39"/>
    <w:rsid w:val="004128EE"/>
    <w:rsid w:val="0041469D"/>
    <w:rsid w:val="00414F72"/>
    <w:rsid w:val="0041704E"/>
    <w:rsid w:val="0042151D"/>
    <w:rsid w:val="00421725"/>
    <w:rsid w:val="004250A3"/>
    <w:rsid w:val="00433913"/>
    <w:rsid w:val="0043576B"/>
    <w:rsid w:val="00435A3A"/>
    <w:rsid w:val="004367F6"/>
    <w:rsid w:val="004436B8"/>
    <w:rsid w:val="00444F7B"/>
    <w:rsid w:val="004473FC"/>
    <w:rsid w:val="00447B53"/>
    <w:rsid w:val="00450673"/>
    <w:rsid w:val="00451CB4"/>
    <w:rsid w:val="00452809"/>
    <w:rsid w:val="00455C26"/>
    <w:rsid w:val="00455D94"/>
    <w:rsid w:val="00460E34"/>
    <w:rsid w:val="004614F8"/>
    <w:rsid w:val="004637B9"/>
    <w:rsid w:val="0046438E"/>
    <w:rsid w:val="004653C2"/>
    <w:rsid w:val="00466A6F"/>
    <w:rsid w:val="004671DA"/>
    <w:rsid w:val="004679EE"/>
    <w:rsid w:val="00470FD6"/>
    <w:rsid w:val="00472450"/>
    <w:rsid w:val="00473904"/>
    <w:rsid w:val="00474137"/>
    <w:rsid w:val="0047544A"/>
    <w:rsid w:val="00486073"/>
    <w:rsid w:val="00486137"/>
    <w:rsid w:val="00491F48"/>
    <w:rsid w:val="00492F5A"/>
    <w:rsid w:val="0049590A"/>
    <w:rsid w:val="00495B23"/>
    <w:rsid w:val="0049666D"/>
    <w:rsid w:val="00497113"/>
    <w:rsid w:val="004A2B68"/>
    <w:rsid w:val="004A566A"/>
    <w:rsid w:val="004B2D70"/>
    <w:rsid w:val="004B5D87"/>
    <w:rsid w:val="004B5EA0"/>
    <w:rsid w:val="004B7295"/>
    <w:rsid w:val="004B7B28"/>
    <w:rsid w:val="004B7C72"/>
    <w:rsid w:val="004D1485"/>
    <w:rsid w:val="004D2494"/>
    <w:rsid w:val="004D4431"/>
    <w:rsid w:val="004D490A"/>
    <w:rsid w:val="004D4A9A"/>
    <w:rsid w:val="004D7AA4"/>
    <w:rsid w:val="004E1B4B"/>
    <w:rsid w:val="004E32F7"/>
    <w:rsid w:val="004E3B59"/>
    <w:rsid w:val="004E475B"/>
    <w:rsid w:val="004E4EFE"/>
    <w:rsid w:val="004E5E20"/>
    <w:rsid w:val="004F0501"/>
    <w:rsid w:val="004F0846"/>
    <w:rsid w:val="004F223B"/>
    <w:rsid w:val="004F2A9A"/>
    <w:rsid w:val="004F4E53"/>
    <w:rsid w:val="004F5D61"/>
    <w:rsid w:val="004F605E"/>
    <w:rsid w:val="004F7CAF"/>
    <w:rsid w:val="0050292D"/>
    <w:rsid w:val="00507649"/>
    <w:rsid w:val="00510696"/>
    <w:rsid w:val="00510971"/>
    <w:rsid w:val="00511C1A"/>
    <w:rsid w:val="00513591"/>
    <w:rsid w:val="00514431"/>
    <w:rsid w:val="00516B70"/>
    <w:rsid w:val="00524533"/>
    <w:rsid w:val="00527E5D"/>
    <w:rsid w:val="00534CCB"/>
    <w:rsid w:val="00535C62"/>
    <w:rsid w:val="00536110"/>
    <w:rsid w:val="00536F46"/>
    <w:rsid w:val="00537BA3"/>
    <w:rsid w:val="00540280"/>
    <w:rsid w:val="0054105F"/>
    <w:rsid w:val="0055181D"/>
    <w:rsid w:val="00556B69"/>
    <w:rsid w:val="00557281"/>
    <w:rsid w:val="0056241C"/>
    <w:rsid w:val="005641CB"/>
    <w:rsid w:val="0056532E"/>
    <w:rsid w:val="00566830"/>
    <w:rsid w:val="00566CF5"/>
    <w:rsid w:val="00571DA8"/>
    <w:rsid w:val="0057274B"/>
    <w:rsid w:val="00573986"/>
    <w:rsid w:val="00573DA7"/>
    <w:rsid w:val="00576566"/>
    <w:rsid w:val="00577776"/>
    <w:rsid w:val="00577FE4"/>
    <w:rsid w:val="005902CE"/>
    <w:rsid w:val="00591577"/>
    <w:rsid w:val="005A0F65"/>
    <w:rsid w:val="005A113C"/>
    <w:rsid w:val="005A1C16"/>
    <w:rsid w:val="005A2067"/>
    <w:rsid w:val="005A2ECC"/>
    <w:rsid w:val="005B1924"/>
    <w:rsid w:val="005B2CA3"/>
    <w:rsid w:val="005B32A0"/>
    <w:rsid w:val="005B565A"/>
    <w:rsid w:val="005C123B"/>
    <w:rsid w:val="005C1545"/>
    <w:rsid w:val="005C1D8D"/>
    <w:rsid w:val="005C4033"/>
    <w:rsid w:val="005C499A"/>
    <w:rsid w:val="005C7A08"/>
    <w:rsid w:val="005D12FD"/>
    <w:rsid w:val="005D17D1"/>
    <w:rsid w:val="005D2FE0"/>
    <w:rsid w:val="005E1512"/>
    <w:rsid w:val="005E1601"/>
    <w:rsid w:val="005E3893"/>
    <w:rsid w:val="005E74F2"/>
    <w:rsid w:val="005E7DD1"/>
    <w:rsid w:val="005F19ED"/>
    <w:rsid w:val="005F6F7E"/>
    <w:rsid w:val="00605597"/>
    <w:rsid w:val="00610819"/>
    <w:rsid w:val="00613422"/>
    <w:rsid w:val="00616E59"/>
    <w:rsid w:val="00621D58"/>
    <w:rsid w:val="006250C2"/>
    <w:rsid w:val="006313B5"/>
    <w:rsid w:val="006314EB"/>
    <w:rsid w:val="00633C36"/>
    <w:rsid w:val="00635147"/>
    <w:rsid w:val="00636C11"/>
    <w:rsid w:val="00636CBB"/>
    <w:rsid w:val="00641701"/>
    <w:rsid w:val="006425BF"/>
    <w:rsid w:val="00656EE6"/>
    <w:rsid w:val="00662856"/>
    <w:rsid w:val="00663509"/>
    <w:rsid w:val="00664401"/>
    <w:rsid w:val="006713F1"/>
    <w:rsid w:val="00672DAF"/>
    <w:rsid w:val="00676758"/>
    <w:rsid w:val="00677CC5"/>
    <w:rsid w:val="0069134F"/>
    <w:rsid w:val="006920C6"/>
    <w:rsid w:val="00692C09"/>
    <w:rsid w:val="006931D1"/>
    <w:rsid w:val="00694341"/>
    <w:rsid w:val="006A256E"/>
    <w:rsid w:val="006A348D"/>
    <w:rsid w:val="006A3E98"/>
    <w:rsid w:val="006A5780"/>
    <w:rsid w:val="006A7C12"/>
    <w:rsid w:val="006B1124"/>
    <w:rsid w:val="006B1C2C"/>
    <w:rsid w:val="006B392E"/>
    <w:rsid w:val="006B495F"/>
    <w:rsid w:val="006B6491"/>
    <w:rsid w:val="006B6903"/>
    <w:rsid w:val="006B72CB"/>
    <w:rsid w:val="006B7743"/>
    <w:rsid w:val="006B7825"/>
    <w:rsid w:val="006C03CC"/>
    <w:rsid w:val="006C3E92"/>
    <w:rsid w:val="006C4703"/>
    <w:rsid w:val="006C75DB"/>
    <w:rsid w:val="006C7C10"/>
    <w:rsid w:val="006D19A5"/>
    <w:rsid w:val="006D4F5B"/>
    <w:rsid w:val="006D5F8E"/>
    <w:rsid w:val="006D6DC1"/>
    <w:rsid w:val="006D7FC4"/>
    <w:rsid w:val="006E1237"/>
    <w:rsid w:val="006E4EF6"/>
    <w:rsid w:val="006F367D"/>
    <w:rsid w:val="006F4D0C"/>
    <w:rsid w:val="006F5F75"/>
    <w:rsid w:val="006F6B3A"/>
    <w:rsid w:val="006F70DE"/>
    <w:rsid w:val="006F729D"/>
    <w:rsid w:val="006F73B0"/>
    <w:rsid w:val="00701306"/>
    <w:rsid w:val="00701988"/>
    <w:rsid w:val="007025DF"/>
    <w:rsid w:val="007048BE"/>
    <w:rsid w:val="00707153"/>
    <w:rsid w:val="007106C9"/>
    <w:rsid w:val="007134F3"/>
    <w:rsid w:val="0071395F"/>
    <w:rsid w:val="00715DD4"/>
    <w:rsid w:val="00723153"/>
    <w:rsid w:val="00723A20"/>
    <w:rsid w:val="00730BE4"/>
    <w:rsid w:val="00735235"/>
    <w:rsid w:val="007373BE"/>
    <w:rsid w:val="00741962"/>
    <w:rsid w:val="00745C6C"/>
    <w:rsid w:val="0075040A"/>
    <w:rsid w:val="0075752F"/>
    <w:rsid w:val="00764173"/>
    <w:rsid w:val="0076768F"/>
    <w:rsid w:val="007677F2"/>
    <w:rsid w:val="00770417"/>
    <w:rsid w:val="00774A30"/>
    <w:rsid w:val="00774C5D"/>
    <w:rsid w:val="00775294"/>
    <w:rsid w:val="00776966"/>
    <w:rsid w:val="00781E7A"/>
    <w:rsid w:val="00785F29"/>
    <w:rsid w:val="00797E9F"/>
    <w:rsid w:val="007A0EB9"/>
    <w:rsid w:val="007A295F"/>
    <w:rsid w:val="007A43BC"/>
    <w:rsid w:val="007A5DF8"/>
    <w:rsid w:val="007B1665"/>
    <w:rsid w:val="007B3646"/>
    <w:rsid w:val="007B3848"/>
    <w:rsid w:val="007B5DD8"/>
    <w:rsid w:val="007B64EE"/>
    <w:rsid w:val="007B6696"/>
    <w:rsid w:val="007C34AF"/>
    <w:rsid w:val="007D0463"/>
    <w:rsid w:val="007D2E2C"/>
    <w:rsid w:val="007D459F"/>
    <w:rsid w:val="007D5E0B"/>
    <w:rsid w:val="007D7DE9"/>
    <w:rsid w:val="007E07DF"/>
    <w:rsid w:val="007E2ADD"/>
    <w:rsid w:val="007E608B"/>
    <w:rsid w:val="007E7655"/>
    <w:rsid w:val="007F0236"/>
    <w:rsid w:val="007F6B8F"/>
    <w:rsid w:val="00811C07"/>
    <w:rsid w:val="00821909"/>
    <w:rsid w:val="00822639"/>
    <w:rsid w:val="00824678"/>
    <w:rsid w:val="008302E5"/>
    <w:rsid w:val="00834017"/>
    <w:rsid w:val="00834193"/>
    <w:rsid w:val="00834F1F"/>
    <w:rsid w:val="0084056C"/>
    <w:rsid w:val="00840581"/>
    <w:rsid w:val="00841865"/>
    <w:rsid w:val="008430C3"/>
    <w:rsid w:val="0084362B"/>
    <w:rsid w:val="0084451D"/>
    <w:rsid w:val="00844F7C"/>
    <w:rsid w:val="0084577C"/>
    <w:rsid w:val="00845B9A"/>
    <w:rsid w:val="008473E8"/>
    <w:rsid w:val="008526FB"/>
    <w:rsid w:val="0085349D"/>
    <w:rsid w:val="0085371B"/>
    <w:rsid w:val="008549AB"/>
    <w:rsid w:val="00861600"/>
    <w:rsid w:val="008626A6"/>
    <w:rsid w:val="00863D37"/>
    <w:rsid w:val="008650E7"/>
    <w:rsid w:val="008720B5"/>
    <w:rsid w:val="00872F59"/>
    <w:rsid w:val="00873457"/>
    <w:rsid w:val="00874598"/>
    <w:rsid w:val="00877A79"/>
    <w:rsid w:val="00881F16"/>
    <w:rsid w:val="008833CE"/>
    <w:rsid w:val="008902EA"/>
    <w:rsid w:val="00891367"/>
    <w:rsid w:val="00896178"/>
    <w:rsid w:val="008A110F"/>
    <w:rsid w:val="008A1898"/>
    <w:rsid w:val="008A4541"/>
    <w:rsid w:val="008A703B"/>
    <w:rsid w:val="008B5C15"/>
    <w:rsid w:val="008B6EEA"/>
    <w:rsid w:val="008C2816"/>
    <w:rsid w:val="008C5BF4"/>
    <w:rsid w:val="008D2C2B"/>
    <w:rsid w:val="008D4411"/>
    <w:rsid w:val="008D7933"/>
    <w:rsid w:val="008E110D"/>
    <w:rsid w:val="008E192E"/>
    <w:rsid w:val="008E328B"/>
    <w:rsid w:val="008E3572"/>
    <w:rsid w:val="008E7261"/>
    <w:rsid w:val="008F10E7"/>
    <w:rsid w:val="008F5072"/>
    <w:rsid w:val="008F510D"/>
    <w:rsid w:val="008F60CE"/>
    <w:rsid w:val="00900583"/>
    <w:rsid w:val="00901CC9"/>
    <w:rsid w:val="0090434F"/>
    <w:rsid w:val="009045F8"/>
    <w:rsid w:val="00905846"/>
    <w:rsid w:val="0090679E"/>
    <w:rsid w:val="0091054F"/>
    <w:rsid w:val="00912132"/>
    <w:rsid w:val="00913C8D"/>
    <w:rsid w:val="00916EF0"/>
    <w:rsid w:val="00932701"/>
    <w:rsid w:val="00933068"/>
    <w:rsid w:val="00935906"/>
    <w:rsid w:val="00936096"/>
    <w:rsid w:val="00936D40"/>
    <w:rsid w:val="00936E81"/>
    <w:rsid w:val="00941CFC"/>
    <w:rsid w:val="009425ED"/>
    <w:rsid w:val="009503B5"/>
    <w:rsid w:val="00963510"/>
    <w:rsid w:val="00966CB9"/>
    <w:rsid w:val="0096744E"/>
    <w:rsid w:val="00967CEA"/>
    <w:rsid w:val="00972D3B"/>
    <w:rsid w:val="00974379"/>
    <w:rsid w:val="00977828"/>
    <w:rsid w:val="00985A22"/>
    <w:rsid w:val="0098720B"/>
    <w:rsid w:val="00987A37"/>
    <w:rsid w:val="00993DC1"/>
    <w:rsid w:val="0099539E"/>
    <w:rsid w:val="0099617A"/>
    <w:rsid w:val="009962AC"/>
    <w:rsid w:val="0099719E"/>
    <w:rsid w:val="009974BF"/>
    <w:rsid w:val="009A15DC"/>
    <w:rsid w:val="009A202C"/>
    <w:rsid w:val="009A78DD"/>
    <w:rsid w:val="009B3B5D"/>
    <w:rsid w:val="009B5021"/>
    <w:rsid w:val="009C0C73"/>
    <w:rsid w:val="009C1A7A"/>
    <w:rsid w:val="009C283C"/>
    <w:rsid w:val="009C2865"/>
    <w:rsid w:val="009C4C57"/>
    <w:rsid w:val="009D3A0D"/>
    <w:rsid w:val="009D4D0B"/>
    <w:rsid w:val="009D536F"/>
    <w:rsid w:val="009D67BA"/>
    <w:rsid w:val="009E164C"/>
    <w:rsid w:val="009E16DD"/>
    <w:rsid w:val="009F03AD"/>
    <w:rsid w:val="009F09F2"/>
    <w:rsid w:val="00A00B37"/>
    <w:rsid w:val="00A0255B"/>
    <w:rsid w:val="00A034D0"/>
    <w:rsid w:val="00A03F50"/>
    <w:rsid w:val="00A06CC1"/>
    <w:rsid w:val="00A0761D"/>
    <w:rsid w:val="00A102DA"/>
    <w:rsid w:val="00A12E35"/>
    <w:rsid w:val="00A13AF7"/>
    <w:rsid w:val="00A1660F"/>
    <w:rsid w:val="00A208D2"/>
    <w:rsid w:val="00A21542"/>
    <w:rsid w:val="00A23857"/>
    <w:rsid w:val="00A24063"/>
    <w:rsid w:val="00A27863"/>
    <w:rsid w:val="00A27BA2"/>
    <w:rsid w:val="00A31A8C"/>
    <w:rsid w:val="00A3281F"/>
    <w:rsid w:val="00A35269"/>
    <w:rsid w:val="00A359A6"/>
    <w:rsid w:val="00A4149D"/>
    <w:rsid w:val="00A41F69"/>
    <w:rsid w:val="00A4495A"/>
    <w:rsid w:val="00A45F73"/>
    <w:rsid w:val="00A47E69"/>
    <w:rsid w:val="00A507D5"/>
    <w:rsid w:val="00A50985"/>
    <w:rsid w:val="00A5585A"/>
    <w:rsid w:val="00A56D12"/>
    <w:rsid w:val="00A61D0D"/>
    <w:rsid w:val="00A63C72"/>
    <w:rsid w:val="00A67FB5"/>
    <w:rsid w:val="00A713AA"/>
    <w:rsid w:val="00A75099"/>
    <w:rsid w:val="00A86014"/>
    <w:rsid w:val="00A91AF9"/>
    <w:rsid w:val="00A93181"/>
    <w:rsid w:val="00A96014"/>
    <w:rsid w:val="00A96B60"/>
    <w:rsid w:val="00AA0C1F"/>
    <w:rsid w:val="00AA2C6A"/>
    <w:rsid w:val="00AA3E52"/>
    <w:rsid w:val="00AA5C58"/>
    <w:rsid w:val="00AA6A0A"/>
    <w:rsid w:val="00AA773F"/>
    <w:rsid w:val="00AA7BED"/>
    <w:rsid w:val="00AB08AC"/>
    <w:rsid w:val="00AB08F3"/>
    <w:rsid w:val="00AB581E"/>
    <w:rsid w:val="00AB753E"/>
    <w:rsid w:val="00AC4CF3"/>
    <w:rsid w:val="00AC595A"/>
    <w:rsid w:val="00AC7DB1"/>
    <w:rsid w:val="00AD0870"/>
    <w:rsid w:val="00AD1D63"/>
    <w:rsid w:val="00AD2A9F"/>
    <w:rsid w:val="00AD577E"/>
    <w:rsid w:val="00AE23D5"/>
    <w:rsid w:val="00AE3869"/>
    <w:rsid w:val="00AE5FFB"/>
    <w:rsid w:val="00AE6B5E"/>
    <w:rsid w:val="00AE72D2"/>
    <w:rsid w:val="00AE76EC"/>
    <w:rsid w:val="00AF0220"/>
    <w:rsid w:val="00AF3154"/>
    <w:rsid w:val="00AF3A61"/>
    <w:rsid w:val="00AF5791"/>
    <w:rsid w:val="00AF64D1"/>
    <w:rsid w:val="00B00241"/>
    <w:rsid w:val="00B011FB"/>
    <w:rsid w:val="00B02863"/>
    <w:rsid w:val="00B0718A"/>
    <w:rsid w:val="00B131EB"/>
    <w:rsid w:val="00B13D5A"/>
    <w:rsid w:val="00B21DD8"/>
    <w:rsid w:val="00B23EBD"/>
    <w:rsid w:val="00B27900"/>
    <w:rsid w:val="00B27E8C"/>
    <w:rsid w:val="00B311F5"/>
    <w:rsid w:val="00B31ABA"/>
    <w:rsid w:val="00B33801"/>
    <w:rsid w:val="00B33F24"/>
    <w:rsid w:val="00B35116"/>
    <w:rsid w:val="00B36592"/>
    <w:rsid w:val="00B3691B"/>
    <w:rsid w:val="00B37C85"/>
    <w:rsid w:val="00B407EB"/>
    <w:rsid w:val="00B40E08"/>
    <w:rsid w:val="00B42340"/>
    <w:rsid w:val="00B424B6"/>
    <w:rsid w:val="00B42ECF"/>
    <w:rsid w:val="00B4380D"/>
    <w:rsid w:val="00B47C35"/>
    <w:rsid w:val="00B5126E"/>
    <w:rsid w:val="00B554FE"/>
    <w:rsid w:val="00B56F3C"/>
    <w:rsid w:val="00B57E9B"/>
    <w:rsid w:val="00B614F2"/>
    <w:rsid w:val="00B66E5D"/>
    <w:rsid w:val="00B6797D"/>
    <w:rsid w:val="00B67BC5"/>
    <w:rsid w:val="00B71590"/>
    <w:rsid w:val="00B74B27"/>
    <w:rsid w:val="00B74DF5"/>
    <w:rsid w:val="00B751B6"/>
    <w:rsid w:val="00B75C42"/>
    <w:rsid w:val="00B861CA"/>
    <w:rsid w:val="00B86259"/>
    <w:rsid w:val="00B917F0"/>
    <w:rsid w:val="00B9243C"/>
    <w:rsid w:val="00B92895"/>
    <w:rsid w:val="00B95CAC"/>
    <w:rsid w:val="00B9687C"/>
    <w:rsid w:val="00B972E3"/>
    <w:rsid w:val="00BA116C"/>
    <w:rsid w:val="00BA2623"/>
    <w:rsid w:val="00BA49A8"/>
    <w:rsid w:val="00BA538F"/>
    <w:rsid w:val="00BB4427"/>
    <w:rsid w:val="00BB4FAE"/>
    <w:rsid w:val="00BB500A"/>
    <w:rsid w:val="00BB5595"/>
    <w:rsid w:val="00BB5697"/>
    <w:rsid w:val="00BB58F9"/>
    <w:rsid w:val="00BB79DD"/>
    <w:rsid w:val="00BB79ED"/>
    <w:rsid w:val="00BC04A6"/>
    <w:rsid w:val="00BC091D"/>
    <w:rsid w:val="00BC1D97"/>
    <w:rsid w:val="00BC56C9"/>
    <w:rsid w:val="00BC7BDA"/>
    <w:rsid w:val="00BD3C24"/>
    <w:rsid w:val="00BD4175"/>
    <w:rsid w:val="00BD4C9A"/>
    <w:rsid w:val="00BD6CD2"/>
    <w:rsid w:val="00BE1BD6"/>
    <w:rsid w:val="00BE432E"/>
    <w:rsid w:val="00BE510C"/>
    <w:rsid w:val="00BE5EFE"/>
    <w:rsid w:val="00BF51E1"/>
    <w:rsid w:val="00BF71F0"/>
    <w:rsid w:val="00BF7D4D"/>
    <w:rsid w:val="00C0187B"/>
    <w:rsid w:val="00C04EA4"/>
    <w:rsid w:val="00C12891"/>
    <w:rsid w:val="00C14453"/>
    <w:rsid w:val="00C153AE"/>
    <w:rsid w:val="00C22701"/>
    <w:rsid w:val="00C23F96"/>
    <w:rsid w:val="00C24AA5"/>
    <w:rsid w:val="00C3155D"/>
    <w:rsid w:val="00C3179D"/>
    <w:rsid w:val="00C328C1"/>
    <w:rsid w:val="00C329D3"/>
    <w:rsid w:val="00C35A51"/>
    <w:rsid w:val="00C36243"/>
    <w:rsid w:val="00C4022C"/>
    <w:rsid w:val="00C422CB"/>
    <w:rsid w:val="00C43878"/>
    <w:rsid w:val="00C459BE"/>
    <w:rsid w:val="00C4735A"/>
    <w:rsid w:val="00C4772D"/>
    <w:rsid w:val="00C53FBE"/>
    <w:rsid w:val="00C5779C"/>
    <w:rsid w:val="00C60FE1"/>
    <w:rsid w:val="00C67949"/>
    <w:rsid w:val="00C67DC7"/>
    <w:rsid w:val="00C723E4"/>
    <w:rsid w:val="00C80C30"/>
    <w:rsid w:val="00C8386C"/>
    <w:rsid w:val="00C9228E"/>
    <w:rsid w:val="00C93689"/>
    <w:rsid w:val="00C95737"/>
    <w:rsid w:val="00C95FAF"/>
    <w:rsid w:val="00C97338"/>
    <w:rsid w:val="00CA2BC8"/>
    <w:rsid w:val="00CA2F9E"/>
    <w:rsid w:val="00CA6460"/>
    <w:rsid w:val="00CA7D0A"/>
    <w:rsid w:val="00CB03F9"/>
    <w:rsid w:val="00CB1C20"/>
    <w:rsid w:val="00CB1DD0"/>
    <w:rsid w:val="00CB3C48"/>
    <w:rsid w:val="00CB5AA9"/>
    <w:rsid w:val="00CC0ECC"/>
    <w:rsid w:val="00CC2671"/>
    <w:rsid w:val="00CC2BC5"/>
    <w:rsid w:val="00CC718B"/>
    <w:rsid w:val="00CD029A"/>
    <w:rsid w:val="00CD0E61"/>
    <w:rsid w:val="00CD111E"/>
    <w:rsid w:val="00CE2814"/>
    <w:rsid w:val="00CE2FA5"/>
    <w:rsid w:val="00CE3711"/>
    <w:rsid w:val="00CE78E1"/>
    <w:rsid w:val="00CF54A4"/>
    <w:rsid w:val="00D015FD"/>
    <w:rsid w:val="00D057FC"/>
    <w:rsid w:val="00D06DCC"/>
    <w:rsid w:val="00D06DD6"/>
    <w:rsid w:val="00D077BD"/>
    <w:rsid w:val="00D124F8"/>
    <w:rsid w:val="00D14C01"/>
    <w:rsid w:val="00D1619C"/>
    <w:rsid w:val="00D21791"/>
    <w:rsid w:val="00D369C8"/>
    <w:rsid w:val="00D36A1B"/>
    <w:rsid w:val="00D4041F"/>
    <w:rsid w:val="00D443F7"/>
    <w:rsid w:val="00D52D15"/>
    <w:rsid w:val="00D530BC"/>
    <w:rsid w:val="00D578EE"/>
    <w:rsid w:val="00D632DA"/>
    <w:rsid w:val="00D637FC"/>
    <w:rsid w:val="00D63AAC"/>
    <w:rsid w:val="00D64F93"/>
    <w:rsid w:val="00D74CB6"/>
    <w:rsid w:val="00D81ED0"/>
    <w:rsid w:val="00D8359B"/>
    <w:rsid w:val="00D84251"/>
    <w:rsid w:val="00D85429"/>
    <w:rsid w:val="00D8554C"/>
    <w:rsid w:val="00D90699"/>
    <w:rsid w:val="00D91559"/>
    <w:rsid w:val="00D93FD5"/>
    <w:rsid w:val="00D952CA"/>
    <w:rsid w:val="00D962C9"/>
    <w:rsid w:val="00D97469"/>
    <w:rsid w:val="00DA362E"/>
    <w:rsid w:val="00DA3ACE"/>
    <w:rsid w:val="00DA4B44"/>
    <w:rsid w:val="00DA5BA8"/>
    <w:rsid w:val="00DA7F20"/>
    <w:rsid w:val="00DB3735"/>
    <w:rsid w:val="00DB4033"/>
    <w:rsid w:val="00DB7EF3"/>
    <w:rsid w:val="00DC026A"/>
    <w:rsid w:val="00DC20E2"/>
    <w:rsid w:val="00DC3A34"/>
    <w:rsid w:val="00DC7537"/>
    <w:rsid w:val="00DC75C0"/>
    <w:rsid w:val="00DC75C5"/>
    <w:rsid w:val="00DD0DCE"/>
    <w:rsid w:val="00DD4FF8"/>
    <w:rsid w:val="00DD6783"/>
    <w:rsid w:val="00DD708E"/>
    <w:rsid w:val="00DD70E6"/>
    <w:rsid w:val="00DE0782"/>
    <w:rsid w:val="00DE0F2C"/>
    <w:rsid w:val="00DE4394"/>
    <w:rsid w:val="00DE64C8"/>
    <w:rsid w:val="00DF31DD"/>
    <w:rsid w:val="00DF35AE"/>
    <w:rsid w:val="00DF4722"/>
    <w:rsid w:val="00DF5317"/>
    <w:rsid w:val="00DF7FF4"/>
    <w:rsid w:val="00E0749E"/>
    <w:rsid w:val="00E10299"/>
    <w:rsid w:val="00E138A2"/>
    <w:rsid w:val="00E13918"/>
    <w:rsid w:val="00E13C14"/>
    <w:rsid w:val="00E17B27"/>
    <w:rsid w:val="00E17CD3"/>
    <w:rsid w:val="00E20BFF"/>
    <w:rsid w:val="00E23540"/>
    <w:rsid w:val="00E26751"/>
    <w:rsid w:val="00E30555"/>
    <w:rsid w:val="00E3214C"/>
    <w:rsid w:val="00E32D09"/>
    <w:rsid w:val="00E34012"/>
    <w:rsid w:val="00E35361"/>
    <w:rsid w:val="00E36271"/>
    <w:rsid w:val="00E36565"/>
    <w:rsid w:val="00E40A3A"/>
    <w:rsid w:val="00E4461E"/>
    <w:rsid w:val="00E456F4"/>
    <w:rsid w:val="00E52522"/>
    <w:rsid w:val="00E535C7"/>
    <w:rsid w:val="00E53D16"/>
    <w:rsid w:val="00E603D4"/>
    <w:rsid w:val="00E612E2"/>
    <w:rsid w:val="00E6500C"/>
    <w:rsid w:val="00E65256"/>
    <w:rsid w:val="00E65B2B"/>
    <w:rsid w:val="00E670C2"/>
    <w:rsid w:val="00E70359"/>
    <w:rsid w:val="00E80822"/>
    <w:rsid w:val="00E8588A"/>
    <w:rsid w:val="00E935A2"/>
    <w:rsid w:val="00E9538C"/>
    <w:rsid w:val="00E96EF3"/>
    <w:rsid w:val="00EA2796"/>
    <w:rsid w:val="00EB55B7"/>
    <w:rsid w:val="00EB5E82"/>
    <w:rsid w:val="00EB74F2"/>
    <w:rsid w:val="00EC6F94"/>
    <w:rsid w:val="00ED4B16"/>
    <w:rsid w:val="00ED4D6F"/>
    <w:rsid w:val="00EE0C44"/>
    <w:rsid w:val="00EE1957"/>
    <w:rsid w:val="00EE72CB"/>
    <w:rsid w:val="00EE7515"/>
    <w:rsid w:val="00EE7A21"/>
    <w:rsid w:val="00EF3F5D"/>
    <w:rsid w:val="00EF6B2F"/>
    <w:rsid w:val="00EF7348"/>
    <w:rsid w:val="00EF737C"/>
    <w:rsid w:val="00EF76D3"/>
    <w:rsid w:val="00EF7DFA"/>
    <w:rsid w:val="00F02984"/>
    <w:rsid w:val="00F0330D"/>
    <w:rsid w:val="00F073F2"/>
    <w:rsid w:val="00F102EE"/>
    <w:rsid w:val="00F10EEA"/>
    <w:rsid w:val="00F116D4"/>
    <w:rsid w:val="00F14BE6"/>
    <w:rsid w:val="00F179A8"/>
    <w:rsid w:val="00F21221"/>
    <w:rsid w:val="00F22A41"/>
    <w:rsid w:val="00F24A51"/>
    <w:rsid w:val="00F26AE5"/>
    <w:rsid w:val="00F3047B"/>
    <w:rsid w:val="00F308CF"/>
    <w:rsid w:val="00F30E4E"/>
    <w:rsid w:val="00F34251"/>
    <w:rsid w:val="00F34B27"/>
    <w:rsid w:val="00F46A24"/>
    <w:rsid w:val="00F46DD1"/>
    <w:rsid w:val="00F4707E"/>
    <w:rsid w:val="00F53DF6"/>
    <w:rsid w:val="00F56B64"/>
    <w:rsid w:val="00F64645"/>
    <w:rsid w:val="00F6579B"/>
    <w:rsid w:val="00F67971"/>
    <w:rsid w:val="00F720A2"/>
    <w:rsid w:val="00F81FA5"/>
    <w:rsid w:val="00F8349A"/>
    <w:rsid w:val="00F83FDA"/>
    <w:rsid w:val="00F87DE3"/>
    <w:rsid w:val="00F91BDB"/>
    <w:rsid w:val="00F93775"/>
    <w:rsid w:val="00F93A35"/>
    <w:rsid w:val="00F971DA"/>
    <w:rsid w:val="00FA2545"/>
    <w:rsid w:val="00FA6E5D"/>
    <w:rsid w:val="00FA76A6"/>
    <w:rsid w:val="00FB132B"/>
    <w:rsid w:val="00FB402B"/>
    <w:rsid w:val="00FB557C"/>
    <w:rsid w:val="00FB6AA1"/>
    <w:rsid w:val="00FB76FC"/>
    <w:rsid w:val="00FB798D"/>
    <w:rsid w:val="00FC2F89"/>
    <w:rsid w:val="00FC5331"/>
    <w:rsid w:val="00FD0434"/>
    <w:rsid w:val="00FD6C07"/>
    <w:rsid w:val="00FD7DE5"/>
    <w:rsid w:val="00FE0FDF"/>
    <w:rsid w:val="00FF144C"/>
    <w:rsid w:val="00FF3193"/>
    <w:rsid w:val="00FF38EA"/>
    <w:rsid w:val="00FF66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97C881D"/>
  <w14:defaultImageDpi w14:val="330"/>
  <w15:docId w15:val="{D7AB8E4C-14D2-492D-913B-B0B93C165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1"/>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1"/>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uiPriority w:val="35"/>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5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
      </w:numPr>
      <w:contextualSpacing/>
    </w:pPr>
  </w:style>
  <w:style w:type="paragraph" w:styleId="ListBullet2">
    <w:name w:val="List Bullet 2"/>
    <w:basedOn w:val="Normal"/>
    <w:rsid w:val="00D97469"/>
    <w:pPr>
      <w:numPr>
        <w:numId w:val="4"/>
      </w:numPr>
      <w:contextualSpacing/>
    </w:pPr>
  </w:style>
  <w:style w:type="paragraph" w:styleId="ListBullet3">
    <w:name w:val="List Bullet 3"/>
    <w:basedOn w:val="Normal"/>
    <w:rsid w:val="00D97469"/>
    <w:pPr>
      <w:numPr>
        <w:numId w:val="5"/>
      </w:numPr>
      <w:contextualSpacing/>
    </w:pPr>
  </w:style>
  <w:style w:type="paragraph" w:styleId="ListBullet4">
    <w:name w:val="List Bullet 4"/>
    <w:basedOn w:val="Normal"/>
    <w:rsid w:val="00D97469"/>
    <w:pPr>
      <w:numPr>
        <w:numId w:val="6"/>
      </w:numPr>
      <w:contextualSpacing/>
    </w:pPr>
  </w:style>
  <w:style w:type="paragraph" w:styleId="ListBullet5">
    <w:name w:val="List Bullet 5"/>
    <w:basedOn w:val="Normal"/>
    <w:rsid w:val="00D97469"/>
    <w:pPr>
      <w:numPr>
        <w:numId w:val="7"/>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2"/>
      </w:numPr>
      <w:contextualSpacing/>
    </w:pPr>
  </w:style>
  <w:style w:type="paragraph" w:styleId="ListNumber2">
    <w:name w:val="List Number 2"/>
    <w:basedOn w:val="Normal"/>
    <w:rsid w:val="00D97469"/>
    <w:pPr>
      <w:numPr>
        <w:numId w:val="10"/>
      </w:numPr>
      <w:contextualSpacing/>
    </w:pPr>
  </w:style>
  <w:style w:type="paragraph" w:styleId="ListNumber3">
    <w:name w:val="List Number 3"/>
    <w:basedOn w:val="Normal"/>
    <w:rsid w:val="00D97469"/>
    <w:pPr>
      <w:numPr>
        <w:numId w:val="11"/>
      </w:numPr>
      <w:contextualSpacing/>
    </w:pPr>
  </w:style>
  <w:style w:type="paragraph" w:styleId="ListNumber4">
    <w:name w:val="List Number 4"/>
    <w:basedOn w:val="Normal"/>
    <w:rsid w:val="00D97469"/>
    <w:pPr>
      <w:numPr>
        <w:numId w:val="9"/>
      </w:numPr>
      <w:contextualSpacing/>
    </w:pPr>
  </w:style>
  <w:style w:type="paragraph" w:styleId="ListNumber5">
    <w:name w:val="List Number 5"/>
    <w:basedOn w:val="Normal"/>
    <w:rsid w:val="00D97469"/>
    <w:pPr>
      <w:numPr>
        <w:numId w:val="8"/>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13"/>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styleId="Emphasis">
    <w:name w:val="Emphasis"/>
    <w:basedOn w:val="DefaultParagraphFont"/>
    <w:uiPriority w:val="20"/>
    <w:qFormat/>
    <w:rsid w:val="005A113C"/>
    <w:rPr>
      <w:i/>
      <w:iCs/>
    </w:rPr>
  </w:style>
  <w:style w:type="paragraph" w:customStyle="1" w:styleId="EndNoteBibliography">
    <w:name w:val="EndNote Bibliography"/>
    <w:basedOn w:val="Normal"/>
    <w:rsid w:val="001157C9"/>
    <w:pPr>
      <w:spacing w:line="240" w:lineRule="auto"/>
      <w:ind w:firstLine="0"/>
      <w:jc w:val="left"/>
    </w:pPr>
    <w:rPr>
      <w:rFonts w:ascii="Cambria" w:eastAsiaTheme="minorEastAsia" w:hAnsi="Cambria" w:cstheme="minorBidi"/>
    </w:rPr>
  </w:style>
  <w:style w:type="paragraph" w:customStyle="1" w:styleId="EndNoteBibliographyTitle">
    <w:name w:val="EndNote Bibliography Title"/>
    <w:basedOn w:val="Normal"/>
    <w:rsid w:val="00C80C30"/>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148031">
      <w:bodyDiv w:val="1"/>
      <w:marLeft w:val="0"/>
      <w:marRight w:val="0"/>
      <w:marTop w:val="0"/>
      <w:marBottom w:val="0"/>
      <w:divBdr>
        <w:top w:val="none" w:sz="0" w:space="0" w:color="auto"/>
        <w:left w:val="none" w:sz="0" w:space="0" w:color="auto"/>
        <w:bottom w:val="none" w:sz="0" w:space="0" w:color="auto"/>
        <w:right w:val="none" w:sz="0" w:space="0" w:color="auto"/>
      </w:divBdr>
    </w:div>
    <w:div w:id="81145237">
      <w:bodyDiv w:val="1"/>
      <w:marLeft w:val="0"/>
      <w:marRight w:val="0"/>
      <w:marTop w:val="0"/>
      <w:marBottom w:val="0"/>
      <w:divBdr>
        <w:top w:val="none" w:sz="0" w:space="0" w:color="auto"/>
        <w:left w:val="none" w:sz="0" w:space="0" w:color="auto"/>
        <w:bottom w:val="none" w:sz="0" w:space="0" w:color="auto"/>
        <w:right w:val="none" w:sz="0" w:space="0" w:color="auto"/>
      </w:divBdr>
    </w:div>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07173977">
      <w:bodyDiv w:val="1"/>
      <w:marLeft w:val="0"/>
      <w:marRight w:val="0"/>
      <w:marTop w:val="0"/>
      <w:marBottom w:val="0"/>
      <w:divBdr>
        <w:top w:val="none" w:sz="0" w:space="0" w:color="auto"/>
        <w:left w:val="none" w:sz="0" w:space="0" w:color="auto"/>
        <w:bottom w:val="none" w:sz="0" w:space="0" w:color="auto"/>
        <w:right w:val="none" w:sz="0" w:space="0" w:color="auto"/>
      </w:divBdr>
    </w:div>
    <w:div w:id="318653838">
      <w:bodyDiv w:val="1"/>
      <w:marLeft w:val="0"/>
      <w:marRight w:val="0"/>
      <w:marTop w:val="0"/>
      <w:marBottom w:val="0"/>
      <w:divBdr>
        <w:top w:val="none" w:sz="0" w:space="0" w:color="auto"/>
        <w:left w:val="none" w:sz="0" w:space="0" w:color="auto"/>
        <w:bottom w:val="none" w:sz="0" w:space="0" w:color="auto"/>
        <w:right w:val="none" w:sz="0" w:space="0" w:color="auto"/>
      </w:divBdr>
    </w:div>
    <w:div w:id="325284604">
      <w:bodyDiv w:val="1"/>
      <w:marLeft w:val="0"/>
      <w:marRight w:val="0"/>
      <w:marTop w:val="0"/>
      <w:marBottom w:val="0"/>
      <w:divBdr>
        <w:top w:val="none" w:sz="0" w:space="0" w:color="auto"/>
        <w:left w:val="none" w:sz="0" w:space="0" w:color="auto"/>
        <w:bottom w:val="none" w:sz="0" w:space="0" w:color="auto"/>
        <w:right w:val="none" w:sz="0" w:space="0" w:color="auto"/>
      </w:divBdr>
    </w:div>
    <w:div w:id="360976615">
      <w:bodyDiv w:val="1"/>
      <w:marLeft w:val="0"/>
      <w:marRight w:val="0"/>
      <w:marTop w:val="0"/>
      <w:marBottom w:val="0"/>
      <w:divBdr>
        <w:top w:val="none" w:sz="0" w:space="0" w:color="auto"/>
        <w:left w:val="none" w:sz="0" w:space="0" w:color="auto"/>
        <w:bottom w:val="none" w:sz="0" w:space="0" w:color="auto"/>
        <w:right w:val="none" w:sz="0" w:space="0" w:color="auto"/>
      </w:divBdr>
    </w:div>
    <w:div w:id="432701308">
      <w:bodyDiv w:val="1"/>
      <w:marLeft w:val="0"/>
      <w:marRight w:val="0"/>
      <w:marTop w:val="0"/>
      <w:marBottom w:val="0"/>
      <w:divBdr>
        <w:top w:val="none" w:sz="0" w:space="0" w:color="auto"/>
        <w:left w:val="none" w:sz="0" w:space="0" w:color="auto"/>
        <w:bottom w:val="none" w:sz="0" w:space="0" w:color="auto"/>
        <w:right w:val="none" w:sz="0" w:space="0" w:color="auto"/>
      </w:divBdr>
    </w:div>
    <w:div w:id="463279983">
      <w:bodyDiv w:val="1"/>
      <w:marLeft w:val="0"/>
      <w:marRight w:val="0"/>
      <w:marTop w:val="0"/>
      <w:marBottom w:val="0"/>
      <w:divBdr>
        <w:top w:val="none" w:sz="0" w:space="0" w:color="auto"/>
        <w:left w:val="none" w:sz="0" w:space="0" w:color="auto"/>
        <w:bottom w:val="none" w:sz="0" w:space="0" w:color="auto"/>
        <w:right w:val="none" w:sz="0" w:space="0" w:color="auto"/>
      </w:divBdr>
    </w:div>
    <w:div w:id="503203006">
      <w:bodyDiv w:val="1"/>
      <w:marLeft w:val="0"/>
      <w:marRight w:val="0"/>
      <w:marTop w:val="0"/>
      <w:marBottom w:val="0"/>
      <w:divBdr>
        <w:top w:val="none" w:sz="0" w:space="0" w:color="auto"/>
        <w:left w:val="none" w:sz="0" w:space="0" w:color="auto"/>
        <w:bottom w:val="none" w:sz="0" w:space="0" w:color="auto"/>
        <w:right w:val="none" w:sz="0" w:space="0" w:color="auto"/>
      </w:divBdr>
    </w:div>
    <w:div w:id="550727577">
      <w:bodyDiv w:val="1"/>
      <w:marLeft w:val="0"/>
      <w:marRight w:val="0"/>
      <w:marTop w:val="0"/>
      <w:marBottom w:val="0"/>
      <w:divBdr>
        <w:top w:val="none" w:sz="0" w:space="0" w:color="auto"/>
        <w:left w:val="none" w:sz="0" w:space="0" w:color="auto"/>
        <w:bottom w:val="none" w:sz="0" w:space="0" w:color="auto"/>
        <w:right w:val="none" w:sz="0" w:space="0" w:color="auto"/>
      </w:divBdr>
    </w:div>
    <w:div w:id="564803187">
      <w:bodyDiv w:val="1"/>
      <w:marLeft w:val="0"/>
      <w:marRight w:val="0"/>
      <w:marTop w:val="0"/>
      <w:marBottom w:val="0"/>
      <w:divBdr>
        <w:top w:val="none" w:sz="0" w:space="0" w:color="auto"/>
        <w:left w:val="none" w:sz="0" w:space="0" w:color="auto"/>
        <w:bottom w:val="none" w:sz="0" w:space="0" w:color="auto"/>
        <w:right w:val="none" w:sz="0" w:space="0" w:color="auto"/>
      </w:divBdr>
    </w:div>
    <w:div w:id="592396357">
      <w:bodyDiv w:val="1"/>
      <w:marLeft w:val="0"/>
      <w:marRight w:val="0"/>
      <w:marTop w:val="0"/>
      <w:marBottom w:val="0"/>
      <w:divBdr>
        <w:top w:val="none" w:sz="0" w:space="0" w:color="auto"/>
        <w:left w:val="none" w:sz="0" w:space="0" w:color="auto"/>
        <w:bottom w:val="none" w:sz="0" w:space="0" w:color="auto"/>
        <w:right w:val="none" w:sz="0" w:space="0" w:color="auto"/>
      </w:divBdr>
    </w:div>
    <w:div w:id="889464359">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951787563">
      <w:bodyDiv w:val="1"/>
      <w:marLeft w:val="0"/>
      <w:marRight w:val="0"/>
      <w:marTop w:val="0"/>
      <w:marBottom w:val="0"/>
      <w:divBdr>
        <w:top w:val="none" w:sz="0" w:space="0" w:color="auto"/>
        <w:left w:val="none" w:sz="0" w:space="0" w:color="auto"/>
        <w:bottom w:val="none" w:sz="0" w:space="0" w:color="auto"/>
        <w:right w:val="none" w:sz="0" w:space="0" w:color="auto"/>
      </w:divBdr>
    </w:div>
    <w:div w:id="1021467492">
      <w:bodyDiv w:val="1"/>
      <w:marLeft w:val="0"/>
      <w:marRight w:val="0"/>
      <w:marTop w:val="0"/>
      <w:marBottom w:val="0"/>
      <w:divBdr>
        <w:top w:val="none" w:sz="0" w:space="0" w:color="auto"/>
        <w:left w:val="none" w:sz="0" w:space="0" w:color="auto"/>
        <w:bottom w:val="none" w:sz="0" w:space="0" w:color="auto"/>
        <w:right w:val="none" w:sz="0" w:space="0" w:color="auto"/>
      </w:divBdr>
    </w:div>
    <w:div w:id="1404526144">
      <w:bodyDiv w:val="1"/>
      <w:marLeft w:val="0"/>
      <w:marRight w:val="0"/>
      <w:marTop w:val="0"/>
      <w:marBottom w:val="0"/>
      <w:divBdr>
        <w:top w:val="none" w:sz="0" w:space="0" w:color="auto"/>
        <w:left w:val="none" w:sz="0" w:space="0" w:color="auto"/>
        <w:bottom w:val="none" w:sz="0" w:space="0" w:color="auto"/>
        <w:right w:val="none" w:sz="0" w:space="0" w:color="auto"/>
      </w:divBdr>
    </w:div>
    <w:div w:id="1429155920">
      <w:bodyDiv w:val="1"/>
      <w:marLeft w:val="0"/>
      <w:marRight w:val="0"/>
      <w:marTop w:val="0"/>
      <w:marBottom w:val="0"/>
      <w:divBdr>
        <w:top w:val="none" w:sz="0" w:space="0" w:color="auto"/>
        <w:left w:val="none" w:sz="0" w:space="0" w:color="auto"/>
        <w:bottom w:val="none" w:sz="0" w:space="0" w:color="auto"/>
        <w:right w:val="none" w:sz="0" w:space="0" w:color="auto"/>
      </w:divBdr>
    </w:div>
    <w:div w:id="1601914355">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786806014">
      <w:bodyDiv w:val="1"/>
      <w:marLeft w:val="0"/>
      <w:marRight w:val="0"/>
      <w:marTop w:val="0"/>
      <w:marBottom w:val="0"/>
      <w:divBdr>
        <w:top w:val="none" w:sz="0" w:space="0" w:color="auto"/>
        <w:left w:val="none" w:sz="0" w:space="0" w:color="auto"/>
        <w:bottom w:val="none" w:sz="0" w:space="0" w:color="auto"/>
        <w:right w:val="none" w:sz="0" w:space="0" w:color="auto"/>
      </w:divBdr>
    </w:div>
    <w:div w:id="1810124134">
      <w:bodyDiv w:val="1"/>
      <w:marLeft w:val="0"/>
      <w:marRight w:val="0"/>
      <w:marTop w:val="0"/>
      <w:marBottom w:val="0"/>
      <w:divBdr>
        <w:top w:val="none" w:sz="0" w:space="0" w:color="auto"/>
        <w:left w:val="none" w:sz="0" w:space="0" w:color="auto"/>
        <w:bottom w:val="none" w:sz="0" w:space="0" w:color="auto"/>
        <w:right w:val="none" w:sz="0" w:space="0" w:color="auto"/>
      </w:divBdr>
    </w:div>
    <w:div w:id="1825975821">
      <w:bodyDiv w:val="1"/>
      <w:marLeft w:val="0"/>
      <w:marRight w:val="0"/>
      <w:marTop w:val="0"/>
      <w:marBottom w:val="0"/>
      <w:divBdr>
        <w:top w:val="none" w:sz="0" w:space="0" w:color="auto"/>
        <w:left w:val="none" w:sz="0" w:space="0" w:color="auto"/>
        <w:bottom w:val="none" w:sz="0" w:space="0" w:color="auto"/>
        <w:right w:val="none" w:sz="0" w:space="0" w:color="auto"/>
      </w:divBdr>
    </w:div>
    <w:div w:id="1830321793">
      <w:bodyDiv w:val="1"/>
      <w:marLeft w:val="0"/>
      <w:marRight w:val="0"/>
      <w:marTop w:val="0"/>
      <w:marBottom w:val="0"/>
      <w:divBdr>
        <w:top w:val="none" w:sz="0" w:space="0" w:color="auto"/>
        <w:left w:val="none" w:sz="0" w:space="0" w:color="auto"/>
        <w:bottom w:val="none" w:sz="0" w:space="0" w:color="auto"/>
        <w:right w:val="none" w:sz="0" w:space="0" w:color="auto"/>
      </w:divBdr>
    </w:div>
    <w:div w:id="1876892568">
      <w:bodyDiv w:val="1"/>
      <w:marLeft w:val="0"/>
      <w:marRight w:val="0"/>
      <w:marTop w:val="0"/>
      <w:marBottom w:val="0"/>
      <w:divBdr>
        <w:top w:val="none" w:sz="0" w:space="0" w:color="auto"/>
        <w:left w:val="none" w:sz="0" w:space="0" w:color="auto"/>
        <w:bottom w:val="none" w:sz="0" w:space="0" w:color="auto"/>
        <w:right w:val="none" w:sz="0" w:space="0" w:color="auto"/>
      </w:divBdr>
    </w:div>
    <w:div w:id="1896770357">
      <w:bodyDiv w:val="1"/>
      <w:marLeft w:val="0"/>
      <w:marRight w:val="0"/>
      <w:marTop w:val="0"/>
      <w:marBottom w:val="0"/>
      <w:divBdr>
        <w:top w:val="none" w:sz="0" w:space="0" w:color="auto"/>
        <w:left w:val="none" w:sz="0" w:space="0" w:color="auto"/>
        <w:bottom w:val="none" w:sz="0" w:space="0" w:color="auto"/>
        <w:right w:val="none" w:sz="0" w:space="0" w:color="auto"/>
      </w:divBdr>
    </w:div>
    <w:div w:id="1952466730">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055620598">
      <w:bodyDiv w:val="1"/>
      <w:marLeft w:val="0"/>
      <w:marRight w:val="0"/>
      <w:marTop w:val="0"/>
      <w:marBottom w:val="0"/>
      <w:divBdr>
        <w:top w:val="none" w:sz="0" w:space="0" w:color="auto"/>
        <w:left w:val="none" w:sz="0" w:space="0" w:color="auto"/>
        <w:bottom w:val="none" w:sz="0" w:space="0" w:color="auto"/>
        <w:right w:val="none" w:sz="0" w:space="0" w:color="auto"/>
      </w:divBdr>
    </w:div>
    <w:div w:id="2063940129">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4A1C95"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4A1C95" w:rsidRDefault="00AC1AD2">
          <w:pPr>
            <w:pStyle w:val="08C639D7560D47549777506C1024DCA3"/>
          </w:pPr>
          <w:r>
            <w:rPr>
              <w:rStyle w:val="PlaceholderText"/>
            </w:rPr>
            <w:t>Click to choose your school</w:t>
          </w:r>
        </w:p>
      </w:docPartBody>
    </w:docPart>
    <w:docPart>
      <w:docPartPr>
        <w:name w:val="D017062D6A11400E945671428503B3D3"/>
        <w:category>
          <w:name w:val="General"/>
          <w:gallery w:val="placeholder"/>
        </w:category>
        <w:types>
          <w:type w:val="bbPlcHdr"/>
        </w:types>
        <w:behaviors>
          <w:behavior w:val="content"/>
        </w:behaviors>
        <w:guid w:val="{69FEE9B9-21C9-4790-972B-B53B7EDEC299}"/>
      </w:docPartPr>
      <w:docPartBody>
        <w:p w:rsidR="004A1C95" w:rsidRDefault="00AC1AD2">
          <w:pPr>
            <w:pStyle w:val="D017062D6A11400E945671428503B3D3"/>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等线 Light">
    <w:panose1 w:val="00000000000000000000"/>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1AD2"/>
    <w:rsid w:val="00141EF8"/>
    <w:rsid w:val="00252051"/>
    <w:rsid w:val="003407E5"/>
    <w:rsid w:val="004729FC"/>
    <w:rsid w:val="004A1C95"/>
    <w:rsid w:val="004C2F00"/>
    <w:rsid w:val="0078250E"/>
    <w:rsid w:val="007842A0"/>
    <w:rsid w:val="00AC1AD2"/>
    <w:rsid w:val="00B109B2"/>
    <w:rsid w:val="00B428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CADEF-0CD5-43C4-8E3A-AEDDE2957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0</TotalTime>
  <Pages>35</Pages>
  <Words>10398</Words>
  <Characters>59274</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69533</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Pegher, Joanne</cp:lastModifiedBy>
  <cp:revision>2</cp:revision>
  <cp:lastPrinted>2019-03-20T23:52:00Z</cp:lastPrinted>
  <dcterms:created xsi:type="dcterms:W3CDTF">2019-10-15T15:39:00Z</dcterms:created>
  <dcterms:modified xsi:type="dcterms:W3CDTF">2019-10-1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